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4" w:type="dxa"/>
        <w:tblBorders>
          <w:top w:val="single" w:sz="8" w:space="0" w:color="385623"/>
          <w:bottom w:val="single" w:sz="24" w:space="0" w:color="385623"/>
        </w:tblBorders>
        <w:tblLook w:val="04A0" w:firstRow="1" w:lastRow="0" w:firstColumn="1" w:lastColumn="0" w:noHBand="0" w:noVBand="1"/>
      </w:tblPr>
      <w:tblGrid>
        <w:gridCol w:w="7704"/>
        <w:gridCol w:w="1140"/>
      </w:tblGrid>
      <w:tr w:rsidR="0033185E" w:rsidRPr="00F54520" w14:paraId="19AFAE4B" w14:textId="77777777" w:rsidTr="006C12D5">
        <w:tc>
          <w:tcPr>
            <w:tcW w:w="7704" w:type="dxa"/>
            <w:shd w:val="clear" w:color="auto" w:fill="auto"/>
          </w:tcPr>
          <w:p w14:paraId="6F4FF1A8" w14:textId="5558E234" w:rsidR="0033185E" w:rsidRPr="00F54520" w:rsidRDefault="0033185E" w:rsidP="001943C4">
            <w:pPr>
              <w:spacing w:line="360" w:lineRule="auto"/>
              <w:ind w:left="-90" w:right="-107"/>
              <w:jc w:val="center"/>
              <w:rPr>
                <w:rFonts w:ascii="Imprint MT Shadow" w:hAnsi="Imprint MT Shadow" w:cs="Arial"/>
                <w:bCs/>
                <w:sz w:val="6"/>
                <w:szCs w:val="6"/>
                <w:lang w:eastAsia="id-ID"/>
              </w:rPr>
            </w:pPr>
            <w:bookmarkStart w:id="0" w:name="_Hlk119611131"/>
            <w:r w:rsidRPr="00F54520">
              <mc:AlternateContent>
                <mc:Choice Requires="wps">
                  <w:drawing>
                    <wp:anchor distT="0" distB="0" distL="114300" distR="114300" simplePos="0" relativeHeight="251660288" behindDoc="0" locked="0" layoutInCell="1" allowOverlap="1" wp14:anchorId="7CE5F93C" wp14:editId="00CD0C2E">
                      <wp:simplePos x="0" y="0"/>
                      <wp:positionH relativeFrom="column">
                        <wp:posOffset>-24130</wp:posOffset>
                      </wp:positionH>
                      <wp:positionV relativeFrom="paragraph">
                        <wp:posOffset>57150</wp:posOffset>
                      </wp:positionV>
                      <wp:extent cx="4796155" cy="561975"/>
                      <wp:effectExtent l="0" t="0" r="23495" b="28575"/>
                      <wp:wrapNone/>
                      <wp:docPr id="2302543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96155" cy="561975"/>
                              </a:xfrm>
                              <a:prstGeom prst="rect">
                                <a:avLst/>
                              </a:prstGeom>
                              <a:solidFill>
                                <a:srgbClr val="70AD47">
                                  <a:lumMod val="20000"/>
                                  <a:lumOff val="80000"/>
                                </a:srgbClr>
                              </a:solidFill>
                              <a:ln w="12700" cap="flat" cmpd="sng" algn="ctr">
                                <a:solidFill>
                                  <a:sysClr val="window" lastClr="FFFFFF"/>
                                </a:solidFill>
                                <a:prstDash val="solid"/>
                                <a:miter lim="800000"/>
                              </a:ln>
                              <a:effectLst/>
                            </wps:spPr>
                            <wps:txbx>
                              <w:txbxContent>
                                <w:p w14:paraId="54C20894" w14:textId="77777777" w:rsidR="0033185E" w:rsidRPr="00291742" w:rsidRDefault="0033185E" w:rsidP="0033185E">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Pr="001F393F">
                                    <w:rPr>
                                      <w:rFonts w:ascii="Imprint MT Shadow" w:hAnsi="Imprint MT Shadow" w:cs="Arial"/>
                                      <w:bCs/>
                                      <w:sz w:val="30"/>
                                      <w:szCs w:val="30"/>
                                      <w:lang w:eastAsia="id-ID"/>
                                    </w:rPr>
                                    <w:t>|</w:t>
                                  </w:r>
                                  <w:r>
                                    <w:rPr>
                                      <w:rFonts w:ascii="Imprint MT Shadow" w:hAnsi="Imprint MT Shadow" w:cs="Arial"/>
                                      <w:bCs/>
                                      <w:sz w:val="26"/>
                                      <w:szCs w:val="26"/>
                                      <w:lang w:eastAsia="id-ID"/>
                                    </w:rPr>
                                    <w:t xml:space="preserve"> </w:t>
                                  </w:r>
                                  <w:r w:rsidRPr="008947EC">
                                    <w:rPr>
                                      <w:rFonts w:ascii="Imprint MT Shadow" w:hAnsi="Imprint MT Shadow" w:cs="Arial"/>
                                      <w:bCs/>
                                      <w:sz w:val="26"/>
                                      <w:szCs w:val="26"/>
                                      <w:lang w:eastAsia="id-ID"/>
                                    </w:rPr>
                                    <w:t xml:space="preserve">Education and Teacher Training Studies </w:t>
                                  </w:r>
                                  <w:r w:rsidRPr="00484BFB">
                                    <w:rPr>
                                      <w:rFonts w:ascii="Imprint MT Shadow" w:hAnsi="Imprint MT Shadow" w:cs="Arial"/>
                                      <w:bCs/>
                                      <w:color w:val="385623"/>
                                      <w:lang w:eastAsia="id-ID"/>
                                    </w:rPr>
                                    <w:t>Education Policy and Management</w:t>
                                  </w:r>
                                  <w:r w:rsidRPr="00AC05BF">
                                    <w:rPr>
                                      <w:rFonts w:ascii="Imprint MT Shadow" w:hAnsi="Imprint MT Shadow" w:cs="Arial"/>
                                      <w:bCs/>
                                      <w:color w:val="385623"/>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5F93C" id="Rectangle 2" o:spid="_x0000_s1026" style="position:absolute;left:0;text-align:left;margin-left:-1.9pt;margin-top:4.5pt;width:377.65pt;height:4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" fillcolor="#e2f0d9" strokecolor="window" strokeweight="1pt">
                      <v:path arrowok="t"/>
                      <v:textbox>
                        <w:txbxContent>
                          <w:p w14:paraId="54C20894" w14:textId="77777777" w:rsidR="0033185E" w:rsidRPr="00291742" w:rsidRDefault="0033185E" w:rsidP="0033185E">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Pr="001F393F">
                              <w:rPr>
                                <w:rFonts w:ascii="Imprint MT Shadow" w:hAnsi="Imprint MT Shadow" w:cs="Arial"/>
                                <w:bCs/>
                                <w:sz w:val="30"/>
                                <w:szCs w:val="30"/>
                                <w:lang w:eastAsia="id-ID"/>
                              </w:rPr>
                              <w:t>|</w:t>
                            </w:r>
                            <w:r>
                              <w:rPr>
                                <w:rFonts w:ascii="Imprint MT Shadow" w:hAnsi="Imprint MT Shadow" w:cs="Arial"/>
                                <w:bCs/>
                                <w:sz w:val="26"/>
                                <w:szCs w:val="26"/>
                                <w:lang w:eastAsia="id-ID"/>
                              </w:rPr>
                              <w:t xml:space="preserve"> </w:t>
                            </w:r>
                            <w:r w:rsidRPr="008947EC">
                              <w:rPr>
                                <w:rFonts w:ascii="Imprint MT Shadow" w:hAnsi="Imprint MT Shadow" w:cs="Arial"/>
                                <w:bCs/>
                                <w:sz w:val="26"/>
                                <w:szCs w:val="26"/>
                                <w:lang w:eastAsia="id-ID"/>
                              </w:rPr>
                              <w:t xml:space="preserve">Education and Teacher Training Studies </w:t>
                            </w:r>
                            <w:r w:rsidRPr="00484BFB">
                              <w:rPr>
                                <w:rFonts w:ascii="Imprint MT Shadow" w:hAnsi="Imprint MT Shadow" w:cs="Arial"/>
                                <w:bCs/>
                                <w:color w:val="385623"/>
                                <w:lang w:eastAsia="id-ID"/>
                              </w:rPr>
                              <w:t>Education Policy and Management</w:t>
                            </w:r>
                            <w:r w:rsidRPr="00AC05BF">
                              <w:rPr>
                                <w:rFonts w:ascii="Imprint MT Shadow" w:hAnsi="Imprint MT Shadow" w:cs="Arial"/>
                                <w:bCs/>
                                <w:color w:val="385623"/>
                                <w:lang w:eastAsia="id-ID"/>
                              </w:rPr>
                              <w:t xml:space="preserve"> | Research Article</w:t>
                            </w:r>
                          </w:p>
                        </w:txbxContent>
                      </v:textbox>
                    </v:rect>
                  </w:pict>
                </mc:Fallback>
              </mc:AlternateContent>
            </w:r>
            <w:r w:rsidRPr="00F54520">
              <w:rPr>
                <w:rFonts w:ascii="Imprint MT Shadow" w:hAnsi="Imprint MT Shadow" w:cs="Arial"/>
                <w:bCs/>
                <w:color w:val="FFFFFF"/>
                <w:sz w:val="6"/>
                <w:szCs w:val="6"/>
                <w:lang w:eastAsia="id-ID"/>
              </w:rPr>
              <w:t>Gh</w:t>
            </w:r>
          </w:p>
          <w:p w14:paraId="68F6B74F" w14:textId="77777777" w:rsidR="0033185E" w:rsidRPr="00F54520" w:rsidRDefault="0033185E" w:rsidP="001943C4">
            <w:pPr>
              <w:spacing w:line="360" w:lineRule="auto"/>
              <w:ind w:left="-90" w:right="-107"/>
              <w:jc w:val="center"/>
              <w:rPr>
                <w:rFonts w:ascii="Imprint MT Shadow" w:hAnsi="Imprint MT Shadow" w:cs="Arial"/>
                <w:bCs/>
                <w:color w:val="FFFFFF"/>
                <w:sz w:val="32"/>
                <w:szCs w:val="32"/>
                <w:lang w:eastAsia="id-ID"/>
              </w:rPr>
            </w:pPr>
            <w:r w:rsidRPr="00F54520">
              <w:rPr>
                <w:rFonts w:ascii="Imprint MT Shadow" w:hAnsi="Imprint MT Shadow" w:cs="Arial"/>
                <w:bCs/>
                <w:color w:val="FFFFFF"/>
                <w:sz w:val="32"/>
                <w:szCs w:val="32"/>
                <w:lang w:eastAsia="id-ID"/>
              </w:rPr>
              <w:t>Dafa</w:t>
            </w:r>
          </w:p>
          <w:p w14:paraId="5BE34683" w14:textId="77777777" w:rsidR="0033185E" w:rsidRPr="00F54520" w:rsidRDefault="0033185E" w:rsidP="001943C4">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3914F040" w14:textId="77777777" w:rsidR="0033185E" w:rsidRPr="00F54520" w:rsidRDefault="0033185E" w:rsidP="001943C4">
            <w:pPr>
              <w:suppressAutoHyphens w:val="0"/>
              <w:rPr>
                <w:rFonts w:ascii="Imprint MT Shadow" w:hAnsi="Imprint MT Shadow" w:cs="Arial"/>
                <w:bCs/>
                <w:sz w:val="22"/>
                <w:szCs w:val="22"/>
                <w:lang w:eastAsia="id-ID"/>
              </w:rPr>
            </w:pPr>
          </w:p>
          <w:p w14:paraId="735186DC" w14:textId="77777777" w:rsidR="0033185E" w:rsidRPr="00F54520" w:rsidRDefault="0033185E" w:rsidP="001943C4">
            <w:pPr>
              <w:spacing w:line="360" w:lineRule="auto"/>
              <w:ind w:left="-90" w:right="799"/>
              <w:jc w:val="center"/>
              <w:rPr>
                <w:rFonts w:ascii="Imprint MT Shadow" w:hAnsi="Imprint MT Shadow" w:cs="Arial"/>
                <w:bCs/>
                <w:sz w:val="22"/>
                <w:szCs w:val="22"/>
                <w:lang w:eastAsia="id-ID"/>
              </w:rPr>
            </w:pPr>
          </w:p>
        </w:tc>
      </w:tr>
    </w:tbl>
    <w:p w14:paraId="03BE3D34" w14:textId="518246C6" w:rsidR="0033185E" w:rsidRPr="00F54520" w:rsidRDefault="0033185E" w:rsidP="0033185E">
      <w:pPr>
        <w:spacing w:before="60"/>
        <w:ind w:right="1370"/>
        <w:jc w:val="right"/>
        <w:rPr>
          <w:rFonts w:ascii="Lucida Bright" w:hAnsi="Lucida Bright" w:cs="Arial"/>
          <w:bCs/>
          <w:color w:val="385623"/>
          <w:sz w:val="16"/>
          <w:szCs w:val="16"/>
          <w:lang w:eastAsia="id-ID"/>
        </w:rPr>
      </w:pPr>
      <w:r w:rsidRPr="00F54520">
        <w:drawing>
          <wp:anchor distT="0" distB="0" distL="114300" distR="114300" simplePos="0" relativeHeight="251659264" behindDoc="0" locked="0" layoutInCell="1" allowOverlap="1" wp14:anchorId="1D9769C9" wp14:editId="59EC18DA">
            <wp:simplePos x="0" y="0"/>
            <wp:positionH relativeFrom="column">
              <wp:posOffset>4888865</wp:posOffset>
            </wp:positionH>
            <wp:positionV relativeFrom="paragraph">
              <wp:posOffset>-868045</wp:posOffset>
            </wp:positionV>
            <wp:extent cx="1030605" cy="1001395"/>
            <wp:effectExtent l="0" t="0" r="0" b="8255"/>
            <wp:wrapNone/>
            <wp:docPr id="746373385"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Pr="00F54520">
          <w:rPr>
            <w:rFonts w:ascii="Lucida Bright" w:hAnsi="Lucida Bright" w:cs="Arial"/>
            <w:bCs/>
            <w:color w:val="385623"/>
            <w:sz w:val="16"/>
            <w:szCs w:val="16"/>
            <w:lang w:eastAsia="id-ID"/>
          </w:rPr>
          <w:t>https://jurnal.mtsddicilellang.sch.id/index.php/al-musannif</w:t>
        </w:r>
      </w:hyperlink>
    </w:p>
    <w:bookmarkEnd w:id="0"/>
    <w:p w14:paraId="665E0AB6" w14:textId="77777777" w:rsidR="004E1242" w:rsidRPr="00F54520" w:rsidRDefault="004E1242" w:rsidP="00F47BE9">
      <w:pPr>
        <w:jc w:val="center"/>
        <w:rPr>
          <w:b/>
          <w:bCs/>
          <w:color w:val="000000"/>
          <w:sz w:val="28"/>
          <w:szCs w:val="28"/>
        </w:rPr>
      </w:pPr>
    </w:p>
    <w:p w14:paraId="314BD96E" w14:textId="20E296A2" w:rsidR="003066F2" w:rsidRPr="00F54520" w:rsidRDefault="003066F2" w:rsidP="003066F2">
      <w:pPr>
        <w:jc w:val="center"/>
        <w:rPr>
          <w:b/>
          <w:bCs/>
          <w:sz w:val="28"/>
          <w:szCs w:val="28"/>
        </w:rPr>
      </w:pPr>
      <w:r w:rsidRPr="00F54520">
        <w:rPr>
          <w:b/>
          <w:bCs/>
          <w:sz w:val="28"/>
          <w:szCs w:val="28"/>
        </w:rPr>
        <w:t>Kompetensi Manajerial Kepala Madrasah dan Implikasinya pada Kondusivitas Iklim Kerja Guru</w:t>
      </w:r>
    </w:p>
    <w:p w14:paraId="45E11FC9" w14:textId="77777777" w:rsidR="003066F2" w:rsidRPr="00F54520" w:rsidRDefault="003066F2" w:rsidP="003066F2">
      <w:pPr>
        <w:jc w:val="center"/>
        <w:rPr>
          <w:b/>
          <w:bCs/>
          <w:sz w:val="20"/>
          <w:szCs w:val="20"/>
        </w:rPr>
      </w:pPr>
    </w:p>
    <w:p w14:paraId="688D3F27" w14:textId="2964BA42" w:rsidR="003066F2" w:rsidRPr="00F54520" w:rsidRDefault="003066F2" w:rsidP="003066F2">
      <w:pPr>
        <w:jc w:val="center"/>
        <w:rPr>
          <w:b/>
          <w:bCs/>
          <w:i/>
          <w:iCs/>
          <w:sz w:val="27"/>
          <w:szCs w:val="27"/>
        </w:rPr>
      </w:pPr>
      <w:r w:rsidRPr="00F54520">
        <w:rPr>
          <w:b/>
          <w:i/>
          <w:sz w:val="28"/>
          <w:szCs w:val="28"/>
        </w:rPr>
        <w:t>Madrasa Principal’s Managerial Competence and its Implications for the Teachers’ Work Climate Conducivity</w:t>
      </w:r>
    </w:p>
    <w:p w14:paraId="0DBCB2E8" w14:textId="77777777" w:rsidR="003066F2" w:rsidRPr="00F54520" w:rsidRDefault="003066F2" w:rsidP="003066F2">
      <w:pPr>
        <w:jc w:val="center"/>
        <w:rPr>
          <w:b/>
          <w:bCs/>
        </w:rPr>
      </w:pPr>
    </w:p>
    <w:p w14:paraId="1B282BCD" w14:textId="1C3280BE" w:rsidR="003066F2" w:rsidRPr="00F54520" w:rsidRDefault="003066F2" w:rsidP="003066F2">
      <w:pPr>
        <w:jc w:val="center"/>
        <w:rPr>
          <w:b/>
          <w:iCs/>
          <w:sz w:val="22"/>
          <w:szCs w:val="22"/>
        </w:rPr>
      </w:pPr>
      <w:r w:rsidRPr="00F54520">
        <w:rPr>
          <w:b/>
          <w:iCs/>
          <w:color w:val="000000"/>
          <w:sz w:val="22"/>
          <w:szCs w:val="22"/>
        </w:rPr>
        <w:t>Fazlur Rahman RM*, Muhajir Musa</w:t>
      </w:r>
    </w:p>
    <w:p w14:paraId="6F250FD1" w14:textId="73CE8B82" w:rsidR="003066F2" w:rsidRPr="00F54520" w:rsidRDefault="003066F2" w:rsidP="003066F2">
      <w:pPr>
        <w:jc w:val="center"/>
        <w:rPr>
          <w:bCs/>
          <w:sz w:val="20"/>
          <w:szCs w:val="20"/>
        </w:rPr>
      </w:pPr>
      <w:r w:rsidRPr="00F54520">
        <w:rPr>
          <w:rFonts w:eastAsia="Calibri"/>
          <w:sz w:val="20"/>
          <w:szCs w:val="20"/>
          <w:lang w:eastAsia="en-US"/>
        </w:rPr>
        <w:t>Fakultas Agama Islam, Universitas Muhammadiyah Kupang, Indonesia</w:t>
      </w:r>
    </w:p>
    <w:p w14:paraId="7BDCB58A" w14:textId="77777777" w:rsidR="003066F2" w:rsidRPr="00F54520" w:rsidRDefault="003066F2" w:rsidP="003066F2">
      <w:pPr>
        <w:jc w:val="center"/>
        <w:rPr>
          <w:bCs/>
          <w:sz w:val="20"/>
          <w:szCs w:val="20"/>
        </w:rPr>
      </w:pPr>
    </w:p>
    <w:tbl>
      <w:tblPr>
        <w:tblW w:w="9099" w:type="dxa"/>
        <w:jc w:val="center"/>
        <w:tblLook w:val="04A0" w:firstRow="1" w:lastRow="0" w:firstColumn="1" w:lastColumn="0" w:noHBand="0" w:noVBand="1"/>
      </w:tblPr>
      <w:tblGrid>
        <w:gridCol w:w="3167"/>
        <w:gridCol w:w="5932"/>
      </w:tblGrid>
      <w:tr w:rsidR="003066F2" w:rsidRPr="00F54520" w14:paraId="01F9FCD6" w14:textId="77777777" w:rsidTr="006C12D5">
        <w:trPr>
          <w:trHeight w:val="250"/>
          <w:jc w:val="center"/>
        </w:trPr>
        <w:tc>
          <w:tcPr>
            <w:tcW w:w="3167" w:type="dxa"/>
            <w:tcBorders>
              <w:right w:val="single" w:sz="4" w:space="0" w:color="auto"/>
            </w:tcBorders>
            <w:shd w:val="clear" w:color="auto" w:fill="E2EFD9"/>
          </w:tcPr>
          <w:p w14:paraId="5D2D6FA2" w14:textId="77777777" w:rsidR="003066F2" w:rsidRPr="00F54520" w:rsidRDefault="003066F2" w:rsidP="001943C4">
            <w:pPr>
              <w:spacing w:before="60"/>
              <w:rPr>
                <w:b/>
                <w:sz w:val="20"/>
                <w:szCs w:val="20"/>
              </w:rPr>
            </w:pPr>
            <w:r w:rsidRPr="00F54520">
              <w:rPr>
                <w:b/>
                <w:sz w:val="20"/>
                <w:szCs w:val="20"/>
              </w:rPr>
              <w:t xml:space="preserve">Article History: </w:t>
            </w:r>
          </w:p>
        </w:tc>
        <w:tc>
          <w:tcPr>
            <w:tcW w:w="5932" w:type="dxa"/>
            <w:tcBorders>
              <w:left w:val="single" w:sz="4" w:space="0" w:color="auto"/>
            </w:tcBorders>
            <w:shd w:val="clear" w:color="auto" w:fill="E2EFD9"/>
          </w:tcPr>
          <w:p w14:paraId="33208779" w14:textId="77777777" w:rsidR="003066F2" w:rsidRPr="00F54520" w:rsidRDefault="003066F2" w:rsidP="001943C4">
            <w:pPr>
              <w:spacing w:before="60"/>
              <w:jc w:val="both"/>
              <w:rPr>
                <w:b/>
                <w:bCs/>
                <w:iCs/>
                <w:sz w:val="20"/>
                <w:szCs w:val="20"/>
              </w:rPr>
            </w:pPr>
            <w:r w:rsidRPr="00F54520">
              <w:rPr>
                <w:b/>
                <w:bCs/>
                <w:iCs/>
                <w:sz w:val="20"/>
                <w:szCs w:val="20"/>
              </w:rPr>
              <w:t>Abstract:</w:t>
            </w:r>
          </w:p>
        </w:tc>
      </w:tr>
      <w:tr w:rsidR="003066F2" w:rsidRPr="00F54520" w14:paraId="20C81C14" w14:textId="77777777" w:rsidTr="006C12D5">
        <w:trPr>
          <w:trHeight w:val="970"/>
          <w:jc w:val="center"/>
        </w:trPr>
        <w:tc>
          <w:tcPr>
            <w:tcW w:w="3167" w:type="dxa"/>
            <w:tcBorders>
              <w:right w:val="single" w:sz="4" w:space="0" w:color="auto"/>
            </w:tcBorders>
            <w:shd w:val="clear" w:color="auto" w:fill="auto"/>
          </w:tcPr>
          <w:p w14:paraId="6E6542FB" w14:textId="6A577D87" w:rsidR="003066F2" w:rsidRPr="00F54520" w:rsidRDefault="003066F2" w:rsidP="001943C4">
            <w:pPr>
              <w:rPr>
                <w:bCs/>
                <w:sz w:val="20"/>
                <w:szCs w:val="20"/>
              </w:rPr>
            </w:pPr>
            <w:r w:rsidRPr="00F54520">
              <w:rPr>
                <w:bCs/>
                <w:sz w:val="20"/>
                <w:szCs w:val="20"/>
              </w:rPr>
              <w:t xml:space="preserve">Received: </w:t>
            </w:r>
            <w:r w:rsidR="00A8304E" w:rsidRPr="00F54520">
              <w:rPr>
                <w:bCs/>
                <w:sz w:val="20"/>
                <w:szCs w:val="20"/>
              </w:rPr>
              <w:t>February</w:t>
            </w:r>
            <w:r w:rsidRPr="00F54520">
              <w:rPr>
                <w:bCs/>
                <w:sz w:val="20"/>
                <w:szCs w:val="20"/>
              </w:rPr>
              <w:t xml:space="preserve"> </w:t>
            </w:r>
            <w:r w:rsidR="00A8304E" w:rsidRPr="00F54520">
              <w:rPr>
                <w:bCs/>
                <w:sz w:val="20"/>
                <w:szCs w:val="20"/>
              </w:rPr>
              <w:t>4</w:t>
            </w:r>
            <w:r w:rsidRPr="00F54520">
              <w:rPr>
                <w:bCs/>
                <w:sz w:val="20"/>
                <w:szCs w:val="20"/>
              </w:rPr>
              <w:t xml:space="preserve">, 2023 </w:t>
            </w:r>
          </w:p>
          <w:p w14:paraId="3DC77B97" w14:textId="7B246252" w:rsidR="003066F2" w:rsidRPr="00F54520" w:rsidRDefault="003066F2" w:rsidP="001943C4">
            <w:pPr>
              <w:rPr>
                <w:bCs/>
                <w:sz w:val="20"/>
                <w:szCs w:val="20"/>
              </w:rPr>
            </w:pPr>
            <w:r w:rsidRPr="00F54520">
              <w:rPr>
                <w:bCs/>
                <w:sz w:val="20"/>
                <w:szCs w:val="20"/>
              </w:rPr>
              <w:t xml:space="preserve">Revised: </w:t>
            </w:r>
            <w:r w:rsidR="00A8304E" w:rsidRPr="00F54520">
              <w:rPr>
                <w:bCs/>
                <w:sz w:val="20"/>
                <w:szCs w:val="20"/>
              </w:rPr>
              <w:t>May 21</w:t>
            </w:r>
            <w:r w:rsidRPr="00F54520">
              <w:rPr>
                <w:bCs/>
                <w:sz w:val="20"/>
                <w:szCs w:val="20"/>
              </w:rPr>
              <w:t xml:space="preserve">, 2023 </w:t>
            </w:r>
          </w:p>
          <w:p w14:paraId="28DD29B2" w14:textId="5BB057F4" w:rsidR="003066F2" w:rsidRPr="00F54520" w:rsidRDefault="003066F2" w:rsidP="001943C4">
            <w:pPr>
              <w:rPr>
                <w:bCs/>
                <w:sz w:val="20"/>
                <w:szCs w:val="20"/>
              </w:rPr>
            </w:pPr>
            <w:r w:rsidRPr="00F54520">
              <w:rPr>
                <w:bCs/>
                <w:sz w:val="20"/>
                <w:szCs w:val="20"/>
              </w:rPr>
              <w:t xml:space="preserve">Accepted: </w:t>
            </w:r>
            <w:r w:rsidR="00A8304E" w:rsidRPr="00F54520">
              <w:rPr>
                <w:bCs/>
                <w:sz w:val="20"/>
                <w:szCs w:val="20"/>
              </w:rPr>
              <w:t>June</w:t>
            </w:r>
            <w:r w:rsidRPr="00F54520">
              <w:rPr>
                <w:bCs/>
                <w:sz w:val="20"/>
                <w:szCs w:val="20"/>
              </w:rPr>
              <w:t xml:space="preserve"> </w:t>
            </w:r>
            <w:r w:rsidR="00D5182E" w:rsidRPr="00F54520">
              <w:rPr>
                <w:bCs/>
                <w:sz w:val="20"/>
                <w:szCs w:val="20"/>
              </w:rPr>
              <w:t>2</w:t>
            </w:r>
            <w:r w:rsidRPr="00F54520">
              <w:rPr>
                <w:bCs/>
                <w:sz w:val="20"/>
                <w:szCs w:val="20"/>
              </w:rPr>
              <w:t xml:space="preserve">, 2023 </w:t>
            </w:r>
          </w:p>
          <w:p w14:paraId="47956356" w14:textId="77777777" w:rsidR="003066F2" w:rsidRPr="00F54520" w:rsidRDefault="003066F2" w:rsidP="001943C4">
            <w:pPr>
              <w:rPr>
                <w:b/>
                <w:sz w:val="20"/>
                <w:szCs w:val="20"/>
              </w:rPr>
            </w:pPr>
          </w:p>
        </w:tc>
        <w:tc>
          <w:tcPr>
            <w:tcW w:w="5932" w:type="dxa"/>
            <w:vMerge w:val="restart"/>
            <w:tcBorders>
              <w:left w:val="single" w:sz="4" w:space="0" w:color="auto"/>
            </w:tcBorders>
            <w:shd w:val="clear" w:color="auto" w:fill="E2EFD9"/>
          </w:tcPr>
          <w:p w14:paraId="4910B3A2" w14:textId="375C8E4D" w:rsidR="003066F2" w:rsidRPr="00F54520" w:rsidRDefault="003066F2" w:rsidP="003066F2">
            <w:pPr>
              <w:spacing w:after="120"/>
              <w:ind w:right="23"/>
              <w:jc w:val="both"/>
              <w:rPr>
                <w:b/>
                <w:bCs/>
                <w:iCs/>
                <w:sz w:val="20"/>
                <w:szCs w:val="20"/>
              </w:rPr>
            </w:pPr>
            <w:r w:rsidRPr="00F54520">
              <w:rPr>
                <w:sz w:val="20"/>
                <w:szCs w:val="20"/>
              </w:rPr>
              <w:t>In the era of regional autonomy, being a principal is no longer a career position but a political one. Managerial competence does not seem to be the main requirement to occupy this position. This study aims to analyze the implications of the madrasa principal’s managerial competence on the conduciveness of the teacher’s work climate. The informants for this phenomenological study consisted of the principal and teachers of the Lamakera State Islamic Junior High School, East Flores, Indonesia. The results showed that the madrasa principal had a good leadership vision, but because the management function in the madrasa program was not optimal, the madrasa principal's managerial competence was low. The teacher's work climate is not conducive because the principal's communication is not effective, madrasah teachers are divided into several groups, there is a lack of ratio of teachers to number of students, administrative work is mostly done by honorary and voluntary teachers, and the allocation of educational operational funds determined by the government is not in accordance with the needs of the madrasa. This research has implications for the need to appoint principals not only based on a training certificate for prospective principals but also on a credible fit and proper test taking into account achievement, experience, and good career paths.</w:t>
            </w:r>
          </w:p>
        </w:tc>
      </w:tr>
      <w:tr w:rsidR="003066F2" w:rsidRPr="00F54520" w14:paraId="5CC6BAA0" w14:textId="77777777" w:rsidTr="006C12D5">
        <w:trPr>
          <w:trHeight w:val="198"/>
          <w:jc w:val="center"/>
        </w:trPr>
        <w:tc>
          <w:tcPr>
            <w:tcW w:w="3167" w:type="dxa"/>
            <w:tcBorders>
              <w:right w:val="single" w:sz="4" w:space="0" w:color="auto"/>
            </w:tcBorders>
            <w:shd w:val="clear" w:color="auto" w:fill="E2EFD9"/>
          </w:tcPr>
          <w:p w14:paraId="37E9F705" w14:textId="77777777" w:rsidR="003066F2" w:rsidRPr="00F54520" w:rsidRDefault="003066F2" w:rsidP="001943C4">
            <w:pPr>
              <w:spacing w:before="60"/>
              <w:rPr>
                <w:bCs/>
                <w:sz w:val="20"/>
                <w:szCs w:val="20"/>
              </w:rPr>
            </w:pPr>
            <w:r w:rsidRPr="00F54520">
              <w:rPr>
                <w:b/>
                <w:sz w:val="20"/>
                <w:szCs w:val="20"/>
              </w:rPr>
              <w:t>*Correspondence:</w:t>
            </w:r>
          </w:p>
        </w:tc>
        <w:tc>
          <w:tcPr>
            <w:tcW w:w="5932" w:type="dxa"/>
            <w:vMerge/>
            <w:tcBorders>
              <w:left w:val="single" w:sz="4" w:space="0" w:color="auto"/>
            </w:tcBorders>
            <w:shd w:val="clear" w:color="auto" w:fill="E2EFD9"/>
          </w:tcPr>
          <w:p w14:paraId="25B646CC" w14:textId="77777777" w:rsidR="003066F2" w:rsidRPr="00F54520" w:rsidRDefault="003066F2" w:rsidP="001943C4">
            <w:pPr>
              <w:jc w:val="both"/>
              <w:rPr>
                <w:b/>
                <w:bCs/>
                <w:iCs/>
                <w:sz w:val="20"/>
                <w:szCs w:val="20"/>
              </w:rPr>
            </w:pPr>
          </w:p>
        </w:tc>
      </w:tr>
      <w:tr w:rsidR="003066F2" w:rsidRPr="00F54520" w14:paraId="2869B17C" w14:textId="77777777" w:rsidTr="006C12D5">
        <w:trPr>
          <w:trHeight w:val="1150"/>
          <w:jc w:val="center"/>
        </w:trPr>
        <w:tc>
          <w:tcPr>
            <w:tcW w:w="3167" w:type="dxa"/>
            <w:tcBorders>
              <w:right w:val="single" w:sz="4" w:space="0" w:color="auto"/>
            </w:tcBorders>
            <w:shd w:val="clear" w:color="auto" w:fill="auto"/>
          </w:tcPr>
          <w:p w14:paraId="4EF28702" w14:textId="77777777" w:rsidR="003066F2" w:rsidRPr="00F54520" w:rsidRDefault="003066F2" w:rsidP="001943C4">
            <w:pPr>
              <w:rPr>
                <w:b/>
                <w:i/>
                <w:iCs/>
                <w:sz w:val="20"/>
                <w:szCs w:val="20"/>
              </w:rPr>
            </w:pPr>
            <w:r w:rsidRPr="00F54520">
              <w:rPr>
                <w:b/>
                <w:i/>
                <w:iCs/>
                <w:sz w:val="20"/>
                <w:szCs w:val="20"/>
              </w:rPr>
              <w:t xml:space="preserve">Address: </w:t>
            </w:r>
          </w:p>
          <w:p w14:paraId="49322D5F" w14:textId="7ADF89A3" w:rsidR="003066F2" w:rsidRPr="00F54520" w:rsidRDefault="00463662" w:rsidP="001943C4">
            <w:pPr>
              <w:rPr>
                <w:bCs/>
                <w:sz w:val="20"/>
                <w:szCs w:val="20"/>
              </w:rPr>
            </w:pPr>
            <w:r w:rsidRPr="00F54520">
              <w:rPr>
                <w:bCs/>
                <w:color w:val="000000"/>
                <w:sz w:val="20"/>
                <w:szCs w:val="20"/>
              </w:rPr>
              <w:t>Jalan K.H. Ahmad Dahlan, Kota Kupang, Nusa Tenggara Timur 85228</w:t>
            </w:r>
          </w:p>
          <w:p w14:paraId="25036098" w14:textId="77777777" w:rsidR="003066F2" w:rsidRPr="00F54520" w:rsidRDefault="003066F2" w:rsidP="001943C4">
            <w:pPr>
              <w:rPr>
                <w:b/>
                <w:i/>
                <w:iCs/>
                <w:sz w:val="20"/>
                <w:szCs w:val="20"/>
              </w:rPr>
            </w:pPr>
            <w:r w:rsidRPr="00F54520">
              <w:rPr>
                <w:b/>
                <w:i/>
                <w:iCs/>
                <w:sz w:val="20"/>
                <w:szCs w:val="20"/>
              </w:rPr>
              <w:t>Email:</w:t>
            </w:r>
          </w:p>
          <w:p w14:paraId="0D9D5AD9" w14:textId="281B17FD" w:rsidR="003066F2" w:rsidRPr="00F54520" w:rsidRDefault="00A8304E" w:rsidP="001943C4">
            <w:pPr>
              <w:rPr>
                <w:bCs/>
                <w:sz w:val="20"/>
                <w:szCs w:val="20"/>
              </w:rPr>
            </w:pPr>
            <w:r w:rsidRPr="00F54520">
              <w:rPr>
                <w:bCs/>
                <w:color w:val="000000"/>
                <w:sz w:val="20"/>
                <w:szCs w:val="20"/>
              </w:rPr>
              <w:t>ajjurahman0@gmail.com</w:t>
            </w:r>
          </w:p>
          <w:p w14:paraId="68B2F013" w14:textId="77777777" w:rsidR="003066F2" w:rsidRPr="00F54520" w:rsidRDefault="003066F2" w:rsidP="001943C4">
            <w:pPr>
              <w:rPr>
                <w:bCs/>
                <w:sz w:val="20"/>
                <w:szCs w:val="20"/>
              </w:rPr>
            </w:pPr>
          </w:p>
        </w:tc>
        <w:tc>
          <w:tcPr>
            <w:tcW w:w="5932" w:type="dxa"/>
            <w:vMerge/>
            <w:tcBorders>
              <w:left w:val="single" w:sz="4" w:space="0" w:color="auto"/>
            </w:tcBorders>
            <w:shd w:val="clear" w:color="auto" w:fill="E2EFD9"/>
          </w:tcPr>
          <w:p w14:paraId="33B1006A" w14:textId="77777777" w:rsidR="003066F2" w:rsidRPr="00F54520" w:rsidRDefault="003066F2" w:rsidP="001943C4">
            <w:pPr>
              <w:jc w:val="both"/>
              <w:rPr>
                <w:b/>
                <w:bCs/>
                <w:iCs/>
                <w:sz w:val="20"/>
                <w:szCs w:val="20"/>
              </w:rPr>
            </w:pPr>
          </w:p>
        </w:tc>
      </w:tr>
      <w:tr w:rsidR="003066F2" w:rsidRPr="00F54520" w14:paraId="468503F0" w14:textId="77777777" w:rsidTr="006C12D5">
        <w:trPr>
          <w:trHeight w:val="220"/>
          <w:jc w:val="center"/>
        </w:trPr>
        <w:tc>
          <w:tcPr>
            <w:tcW w:w="3167" w:type="dxa"/>
            <w:tcBorders>
              <w:right w:val="single" w:sz="4" w:space="0" w:color="auto"/>
            </w:tcBorders>
            <w:shd w:val="clear" w:color="auto" w:fill="E2EFD9"/>
          </w:tcPr>
          <w:p w14:paraId="79CAA6C1" w14:textId="77777777" w:rsidR="003066F2" w:rsidRPr="00F54520" w:rsidRDefault="003066F2" w:rsidP="001943C4">
            <w:pPr>
              <w:spacing w:before="60"/>
              <w:rPr>
                <w:bCs/>
                <w:sz w:val="20"/>
                <w:szCs w:val="20"/>
              </w:rPr>
            </w:pPr>
            <w:r w:rsidRPr="00F54520">
              <w:rPr>
                <w:b/>
                <w:sz w:val="20"/>
                <w:szCs w:val="20"/>
              </w:rPr>
              <w:t>Keywords:</w:t>
            </w:r>
          </w:p>
        </w:tc>
        <w:tc>
          <w:tcPr>
            <w:tcW w:w="5932" w:type="dxa"/>
            <w:vMerge/>
            <w:tcBorders>
              <w:left w:val="single" w:sz="4" w:space="0" w:color="auto"/>
            </w:tcBorders>
            <w:shd w:val="clear" w:color="auto" w:fill="E2EFD9"/>
          </w:tcPr>
          <w:p w14:paraId="6E6C299B" w14:textId="77777777" w:rsidR="003066F2" w:rsidRPr="00F54520" w:rsidRDefault="003066F2" w:rsidP="001943C4">
            <w:pPr>
              <w:jc w:val="both"/>
              <w:rPr>
                <w:b/>
                <w:bCs/>
                <w:iCs/>
                <w:sz w:val="20"/>
                <w:szCs w:val="20"/>
              </w:rPr>
            </w:pPr>
          </w:p>
        </w:tc>
      </w:tr>
      <w:tr w:rsidR="003066F2" w:rsidRPr="00F54520" w14:paraId="04F15096" w14:textId="77777777" w:rsidTr="006C12D5">
        <w:trPr>
          <w:trHeight w:val="1191"/>
          <w:jc w:val="center"/>
        </w:trPr>
        <w:tc>
          <w:tcPr>
            <w:tcW w:w="3167" w:type="dxa"/>
            <w:tcBorders>
              <w:right w:val="single" w:sz="4" w:space="0" w:color="auto"/>
            </w:tcBorders>
            <w:shd w:val="clear" w:color="auto" w:fill="auto"/>
          </w:tcPr>
          <w:p w14:paraId="77F4E5ED" w14:textId="08A66D78" w:rsidR="003066F2" w:rsidRPr="00F54520" w:rsidRDefault="00AE5EE2" w:rsidP="001943C4">
            <w:pPr>
              <w:rPr>
                <w:iCs/>
                <w:color w:val="000000"/>
                <w:sz w:val="20"/>
                <w:szCs w:val="20"/>
              </w:rPr>
            </w:pPr>
            <w:r w:rsidRPr="00F54520">
              <w:rPr>
                <w:iCs/>
                <w:sz w:val="20"/>
                <w:szCs w:val="20"/>
              </w:rPr>
              <w:t xml:space="preserve">madrasa principal, </w:t>
            </w:r>
            <w:r w:rsidR="00A8304E" w:rsidRPr="00F54520">
              <w:rPr>
                <w:iCs/>
                <w:sz w:val="20"/>
                <w:szCs w:val="20"/>
              </w:rPr>
              <w:t>managerial competence, teachers’ work climate</w:t>
            </w:r>
          </w:p>
        </w:tc>
        <w:tc>
          <w:tcPr>
            <w:tcW w:w="5932" w:type="dxa"/>
            <w:vMerge/>
            <w:tcBorders>
              <w:left w:val="single" w:sz="4" w:space="0" w:color="auto"/>
            </w:tcBorders>
            <w:shd w:val="clear" w:color="auto" w:fill="E2EFD9"/>
          </w:tcPr>
          <w:p w14:paraId="0925A9D7" w14:textId="77777777" w:rsidR="003066F2" w:rsidRPr="00F54520" w:rsidRDefault="003066F2" w:rsidP="001943C4">
            <w:pPr>
              <w:jc w:val="both"/>
              <w:rPr>
                <w:b/>
                <w:bCs/>
                <w:iCs/>
                <w:sz w:val="20"/>
                <w:szCs w:val="20"/>
              </w:rPr>
            </w:pPr>
          </w:p>
        </w:tc>
      </w:tr>
    </w:tbl>
    <w:p w14:paraId="38AD35CD" w14:textId="77777777" w:rsidR="003066F2" w:rsidRPr="00F54520" w:rsidRDefault="003066F2" w:rsidP="003066F2">
      <w:pPr>
        <w:jc w:val="center"/>
        <w:rPr>
          <w:rFonts w:cs="Arial"/>
          <w:b/>
          <w:lang w:eastAsia="id-ID"/>
        </w:rPr>
      </w:pPr>
    </w:p>
    <w:p w14:paraId="2211AD1F" w14:textId="484C1EC9" w:rsidR="009E7BF4" w:rsidRPr="00F54520" w:rsidRDefault="00227ABB" w:rsidP="009E7BF4">
      <w:pPr>
        <w:tabs>
          <w:tab w:val="left" w:pos="340"/>
        </w:tabs>
        <w:spacing w:line="276" w:lineRule="auto"/>
        <w:rPr>
          <w:b/>
          <w:caps/>
        </w:rPr>
      </w:pPr>
      <w:r w:rsidRPr="00F54520">
        <w:rPr>
          <w:b/>
          <w:caps/>
        </w:rPr>
        <w:t>PENDAHULUA</w:t>
      </w:r>
      <w:r w:rsidR="009E7BF4" w:rsidRPr="00F54520">
        <w:rPr>
          <w:b/>
          <w:caps/>
        </w:rPr>
        <w:t>N</w:t>
      </w:r>
    </w:p>
    <w:p w14:paraId="101264A6" w14:textId="5127F68D" w:rsidR="00227ABB" w:rsidRPr="00F54520" w:rsidRDefault="00227ABB" w:rsidP="00007BD1">
      <w:pPr>
        <w:spacing w:line="276" w:lineRule="auto"/>
        <w:ind w:firstLine="720"/>
        <w:jc w:val="both"/>
      </w:pPr>
      <w:r w:rsidRPr="00F54520">
        <w:t xml:space="preserve">Kepala madrasah merupakan figur sentral yang bertanggung jawab terhadap kesuksesan program pendidikan di madrasah </w:t>
      </w:r>
      <w:r w:rsidRPr="00F54520">
        <w:fldChar w:fldCharType="begin" w:fldLock="1"/>
      </w:r>
      <w:r w:rsidRPr="00F54520">
        <w:instrText>ADDIN CSL_CITATION {"citationItems":[{"id":"ITEM-1","itemData":{"ISSN":"2521-0041","author":[{"dropping-particle":"","family":"Victor","given":"Akinfolarin Akinwale","non-dropping-particle":"","parse-names":false,"suffix":""}],"container-title":"Online Submission","id":"ITEM-1","issue":"4","issued":{"date-parts":[["2017"]]},"page":"236-245","publisher":"ERIC","title":"Analysis of Principals' Managerial Competencies for Effective Management of School Resources in Secondary Schools in Anambra State, Nigeria.","type":"article-journal","volume":"1"},"uris":["http://www.mendeley.com/documents/?uuid=858c5527-aba9-4c4a-96f8-ebbe6852b742"]}],"mendeley":{"formattedCitation":"(Victor 2017)","plainTextFormattedCitation":"(Victor 2017)","previouslyFormattedCitation":"(Victor 2017)"},"properties":{"noteIndex":0},"schema":"https://github.com/citation-style-language/schema/raw/master/csl-citation.json"}</w:instrText>
      </w:r>
      <w:r w:rsidRPr="00F54520">
        <w:fldChar w:fldCharType="separate"/>
      </w:r>
      <w:r w:rsidRPr="00F54520">
        <w:t xml:space="preserve">(Victor </w:t>
      </w:r>
      <w:hyperlink w:anchor="Victor" w:history="1">
        <w:r w:rsidRPr="00F54520">
          <w:rPr>
            <w:rStyle w:val="Hyperlink"/>
            <w:u w:val="none"/>
          </w:rPr>
          <w:t>2017</w:t>
        </w:r>
      </w:hyperlink>
      <w:r w:rsidRPr="00F54520">
        <w:t>)</w:t>
      </w:r>
      <w:r w:rsidRPr="00F54520">
        <w:fldChar w:fldCharType="end"/>
      </w:r>
      <w:r w:rsidRPr="00F54520">
        <w:t xml:space="preserve">. Sumber daya madrasah tidak akan berjalan dengan optimal dalam mencapai tujuan jika tidak dikelola dengan baik oleh kepala madrasah </w:t>
      </w:r>
      <w:r w:rsidRPr="00F54520">
        <w:fldChar w:fldCharType="begin" w:fldLock="1"/>
      </w:r>
      <w:r w:rsidR="005955D1" w:rsidRPr="00F54520">
        <w:instrText>ADDIN CSL_CITATION {"citationItems":[{"id":"ITEM-1","itemData":{"author":[{"dropping-particle":"","family":"Azainil","given":"Azainil","non-dropping-particle":"","parse-names":false,"suffix":""},{"dropping-particle":"","family":"Komariyah","given":"Laili","non-dropping-particle":"","parse-names":false,"suffix":""},{"dropping-particle":"","family":"Yan","given":"Yan","non-dropping-particle":"","parse-names":false,"suffix":""}],"container-title":"Cypriot Journal of Educational Sciences","id":"ITEM-1","issue":"2","issued":{"date-parts":[["2021"]]},"page":"563-579","publisher":"ERIC","title":"The Effect of Principals' Managerial Competence and Teacher Discipline on Teacher Productivity.","type":"article-journal","volume":"16"},"uris":["http://www.mendeley.com/documents/?uuid=f2ed4da1-e8e1-4b29-a679-dae85f1eb33c"]}],"mendeley":{"formattedCitation":"(Azainil, Komariyah, and Yan 2021)","manualFormatting":"(Azainil, Komariyah, dan Yan 2021)","plainTextFormattedCitation":"(Azainil, Komariyah, and Yan 2021)","previouslyFormattedCitation":"(Azainil, Komariyah, and Yan 2021)"},"properties":{"noteIndex":0},"schema":"https://github.com/citation-style-language/schema/raw/master/csl-citation.json"}</w:instrText>
      </w:r>
      <w:r w:rsidRPr="00F54520">
        <w:fldChar w:fldCharType="separate"/>
      </w:r>
      <w:r w:rsidRPr="00F54520">
        <w:t xml:space="preserve">(Azainil, Komariyah, </w:t>
      </w:r>
      <w:r w:rsidR="005955D1" w:rsidRPr="00F54520">
        <w:t>dan</w:t>
      </w:r>
      <w:r w:rsidRPr="00F54520">
        <w:t xml:space="preserve"> Yan </w:t>
      </w:r>
      <w:hyperlink w:anchor="Azainil" w:history="1">
        <w:r w:rsidRPr="00F54520">
          <w:rPr>
            <w:rStyle w:val="Hyperlink"/>
            <w:u w:val="none"/>
          </w:rPr>
          <w:t>2021</w:t>
        </w:r>
      </w:hyperlink>
      <w:r w:rsidRPr="00F54520">
        <w:t>)</w:t>
      </w:r>
      <w:r w:rsidRPr="00F54520">
        <w:fldChar w:fldCharType="end"/>
      </w:r>
      <w:r w:rsidRPr="00F54520">
        <w:t xml:space="preserve">. </w:t>
      </w:r>
      <w:r w:rsidRPr="00F54520">
        <w:fldChar w:fldCharType="begin" w:fldLock="1"/>
      </w:r>
      <w:r w:rsidRPr="00F54520">
        <w:instrText>ADDIN CSL_CITATION {"citationItems":[{"id":"ITEM-1","itemData":{"DOI":"10.52690/jswse.v3i2.286","abstract":"The purpose of this research is to ascertain the role of principal supervision in motivating the performance of Madrasah Aliyah Negeri (MAN) 2 Tebo teachers in Jambi Province. This study employs a descriptive qualitative method with a case study approach, as well as data collection techniques such as observation, interviews, and documentation. The research is being conducted at MAN 2 Tebo in Jambi Province. The subjects of the study included the madrasah principal, deputy head, teaching staff, education staff, and students. The findings revealed that implementing principal supervision in stages, such as planning, implementation, and evaluation (reflection and self-assessment), had a positive impact on the motivation and performance of MAN teachers in Jambi Province. The research recommends that the Ministry of Religion of the Republic of Indonesia improve and even out its mapping in implementing the Education and Training program to improve the supervisory competence of madrasah principals at the Madrasah Aliyah level, so that improving the quality of education is evenly distributed throughout Madrasah in Indonesia.","author":[{"dropping-particle":"","family":"Nurzila","given":"Nurzila","non-dropping-particle":"","parse-names":false,"suffix":""},{"dropping-particle":"","family":"Muntholib","given":"Muntholib","non-dropping-particle":"","parse-names":false,"suffix":""},{"dropping-particle":"","family":"Badarusyamsi","given":"Badarusyamsi","non-dropping-particle":"","parse-names":false,"suffix":""}],"container-title":"Journal of Social Work and Science Education","id":"ITEM-1","issue":"2","issued":{"date-parts":[["2022"]]},"page":"132-143","title":"Supervision of Madrasah Principal in Motivating Madrasah Aliyah Negeri's Performance in Jambi Province","type":"article-journal","volume":"3"},"uris":["http://www.mendeley.com/documents/?uuid=9a9c2ba7-7a15-4eda-9271-c6110629b1bf"]}],"mendeley":{"formattedCitation":"(Nurzila, Muntholib, and Badarusyamsi 2022)","manualFormatting":"Nurzila, Muntholib, and Badarusyamsi (2022)","plainTextFormattedCitation":"(Nurzila, Muntholib, and Badarusyamsi 2022)","previouslyFormattedCitation":"(Nurzila, Muntholib, and Badarusyamsi 2022)"},"properties":{"noteIndex":0},"schema":"https://github.com/citation-style-language/schema/raw/master/csl-citation.json"}</w:instrText>
      </w:r>
      <w:r w:rsidRPr="00F54520">
        <w:fldChar w:fldCharType="separate"/>
      </w:r>
      <w:r w:rsidRPr="00F54520">
        <w:t xml:space="preserve">Nurzila, Muntholib, </w:t>
      </w:r>
      <w:r w:rsidR="006F5162" w:rsidRPr="00F54520">
        <w:t>dan</w:t>
      </w:r>
      <w:r w:rsidRPr="00F54520">
        <w:t xml:space="preserve"> Badarusyamsi (</w:t>
      </w:r>
      <w:hyperlink w:anchor="Nurzila" w:history="1">
        <w:r w:rsidRPr="00F54520">
          <w:rPr>
            <w:rStyle w:val="Hyperlink"/>
            <w:u w:val="none"/>
          </w:rPr>
          <w:t>2022</w:t>
        </w:r>
      </w:hyperlink>
      <w:r w:rsidRPr="00F54520">
        <w:t>)</w:t>
      </w:r>
      <w:r w:rsidRPr="00F54520">
        <w:fldChar w:fldCharType="end"/>
      </w:r>
      <w:r w:rsidRPr="00F54520">
        <w:t xml:space="preserve"> menge</w:t>
      </w:r>
      <w:r w:rsidR="00BE5403" w:rsidRPr="00F54520">
        <w:softHyphen/>
      </w:r>
      <w:r w:rsidRPr="00F54520">
        <w:t xml:space="preserve">mukakan bahwa kepala madrasah bertanggung jawab menjaga dan memotivasi guru, peserta didik, staf administrasi agar mau dan mampu melaksanakan ketentuan dan peraturan yang berlaku di madrasah. Di sinilah esensi bahwa kepala madrasah harus mampu menjalankan peran manajerialnya dalam pengelolaan madrasah </w:t>
      </w:r>
      <w:r w:rsidRPr="00F54520">
        <w:fldChar w:fldCharType="begin" w:fldLock="1"/>
      </w:r>
      <w:r w:rsidRPr="00F54520">
        <w:instrText>ADDIN CSL_CITATION {"citationItems":[{"id":"ITEM-1","itemData":{"author":[{"dropping-particle":"","family":"May","given":"Lourena Fitri","non-dropping-particle":"","parse-names":false,"suffix":""},{"dropping-particle":"","family":"Abdurrahman","given":"Abdurrahman","non-dropping-particle":"","parse-names":false,"suffix":""},{"dropping-particle":"","family":"Hariri","given":"Hasan","non-dropping-particle":"","parse-names":false,"suffix":""},{"dropping-particle":"","family":"Sowiyah","given":"Sowiyah","non-dropping-particle":"","parse-names":false,"suffix":""},{"dropping-particle":"","family":"Rahman","given":"Bujang","non-dropping-particle":"","parse-names":false,"suffix":""}],"container-title":"Tadris: Jurnal Keguruan Dan Ilmu Tarbiyah","id":"ITEM-1","issue":"1","issued":{"date-parts":[["2020"]]},"page":"121-130","publisher":"URPI, FTK UIN Raden Intan Lampung","title":"The Influence of Principal Managerial Competence on Teacher Performance at Schools in Bandar Lampung","type":"article-journal","volume":"5"},"uris":["http://www.mendeley.com/documents/?uuid=7d6851ae-8293-4ead-9d4d-8cdc47ecdf80"]}],"mendeley":{"formattedCitation":"(May et al. 2020)","plainTextFormattedCitation":"(May et al. 2020)","previouslyFormattedCitation":"(May et al. 2020)"},"properties":{"noteIndex":0},"schema":"https://github.com/citation-style-language/schema/raw/master/csl-citation.json"}</w:instrText>
      </w:r>
      <w:r w:rsidRPr="00F54520">
        <w:fldChar w:fldCharType="separate"/>
      </w:r>
      <w:r w:rsidRPr="00F54520">
        <w:t xml:space="preserve">(May et al. </w:t>
      </w:r>
      <w:hyperlink w:anchor="May" w:history="1">
        <w:r w:rsidRPr="00F54520">
          <w:rPr>
            <w:rStyle w:val="Hyperlink"/>
            <w:u w:val="none"/>
          </w:rPr>
          <w:t>2020</w:t>
        </w:r>
      </w:hyperlink>
      <w:r w:rsidRPr="00F54520">
        <w:t>)</w:t>
      </w:r>
      <w:r w:rsidRPr="00F54520">
        <w:fldChar w:fldCharType="end"/>
      </w:r>
      <w:r w:rsidRPr="00F54520">
        <w:t xml:space="preserve">. Terutama dalam menghadapi dinamika desentralisasi dan otonomi pendidikan </w:t>
      </w:r>
      <w:r w:rsidRPr="00F54520">
        <w:fldChar w:fldCharType="begin" w:fldLock="1"/>
      </w:r>
      <w:r w:rsidRPr="00F54520">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author":[{"dropping-particle":"","family":"Baharun","given":"H Hasan","non-dropping-particle":"","parse-names":false,"suffix":""}],"container-title":"Jurnal Ilmu Tarbiyah At-Tajdid","id":"ITEM-2","issue":"2","issued":{"date-parts":[["2012"]]},"page":"241-254","title":"Desentralisasi dan Implikasinya terhadap Pengembangan Sistem Pendidikan Islam","type":"article-journal","volume":"1"},"uris":["http://www.mendeley.com/documents/?uuid=010d1b96-9666-49d1-9387-eb41d2308af3"]}],"mendeley":{"formattedCitation":"(Kurniawan, Riswan, and Hilman 2022; Baharun 2012)","plainTextFormattedCitation":"(Kurniawan, Riswan, and Hilman 2022; Baharun 2012)","previouslyFormattedCitation":"(Kurniawan, Riswan, and Hilman 2022; Baharun 2012)"},"properties":{"noteIndex":0},"schema":"https://github.com/citation-style-language/schema/raw/master/csl-citation.json"}</w:instrText>
      </w:r>
      <w:r w:rsidRPr="00F54520">
        <w:fldChar w:fldCharType="separate"/>
      </w:r>
      <w:r w:rsidRPr="00F54520">
        <w:t xml:space="preserve">(Kurniawan, Riswan, </w:t>
      </w:r>
      <w:r w:rsidR="004F3A96" w:rsidRPr="00F54520">
        <w:t>dan</w:t>
      </w:r>
      <w:r w:rsidRPr="00F54520">
        <w:t xml:space="preserve"> Hilman </w:t>
      </w:r>
      <w:hyperlink w:anchor="Kurniawan" w:history="1">
        <w:r w:rsidRPr="00F54520">
          <w:rPr>
            <w:rStyle w:val="Hyperlink"/>
            <w:u w:val="none"/>
          </w:rPr>
          <w:t>2022</w:t>
        </w:r>
      </w:hyperlink>
      <w:r w:rsidRPr="00F54520">
        <w:t xml:space="preserve">; Baharun </w:t>
      </w:r>
      <w:hyperlink w:anchor="Baharun" w:history="1">
        <w:r w:rsidRPr="00F54520">
          <w:rPr>
            <w:rStyle w:val="Hyperlink"/>
            <w:u w:val="none"/>
          </w:rPr>
          <w:t>2012</w:t>
        </w:r>
      </w:hyperlink>
      <w:r w:rsidRPr="00F54520">
        <w:t>)</w:t>
      </w:r>
      <w:r w:rsidRPr="00F54520">
        <w:fldChar w:fldCharType="end"/>
      </w:r>
      <w:r w:rsidRPr="00F54520">
        <w:t>.</w:t>
      </w:r>
    </w:p>
    <w:p w14:paraId="2CABDC51" w14:textId="476D8C8A" w:rsidR="00227ABB" w:rsidRPr="00F54520" w:rsidRDefault="00E95050" w:rsidP="00E95050">
      <w:pPr>
        <w:spacing w:line="276" w:lineRule="auto"/>
        <w:ind w:firstLine="720"/>
        <w:jc w:val="both"/>
      </w:pPr>
      <w:r w:rsidRPr="00F54520">
        <w:lastRenderedPageBreak/>
        <w:t>Teknis kebijakan pendidikan nasional diterjemahkan dan dijabarkan secara desen</w:t>
      </w:r>
      <w:r w:rsidR="00BE5403" w:rsidRPr="00F54520">
        <w:softHyphen/>
      </w:r>
      <w:r w:rsidRPr="00F54520">
        <w:t>trali</w:t>
      </w:r>
      <w:r w:rsidR="00BE5403" w:rsidRPr="00F54520">
        <w:softHyphen/>
      </w:r>
      <w:r w:rsidRPr="00F54520">
        <w:t>sasi dan implementasinya disesuaikan dengan nilai-nilai pada masyarakat di mana madrasah itu berada</w:t>
      </w:r>
      <w:r w:rsidR="00227ABB" w:rsidRPr="00F54520">
        <w:t xml:space="preserve"> </w:t>
      </w:r>
      <w:r w:rsidR="00227ABB" w:rsidRPr="00F54520">
        <w:fldChar w:fldCharType="begin" w:fldLock="1"/>
      </w:r>
      <w:r w:rsidR="0098233A" w:rsidRPr="00F54520">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ISSN":"2442-7780","author":[{"dropping-particle":"","family":"Ridwan","given":"Iwan","non-dropping-particle":"","parse-names":false,"suffix":""},{"dropping-particle":"","family":"Sumirat","given":"Iin Ratna","non-dropping-particle":"","parse-names":false,"suffix":""}],"container-title":"Jurnal Pendidikan Karakter JAWARA (Jujur, Adil, Wibawa, Amanah, Religius, Akuntabel)","id":"ITEM-2","issue":"1","issued":{"date-parts":[["2021"]]},"page":"87-110","title":"Kebijakan Desentralisasi Pendidikan di Era Otonomi Daerah","type":"article-journal","volume":"7"},"uris":["http://www.mendeley.com/documents/?uuid=31e5bf39-0c1e-4e24-ab48-eac69abb3514"]}],"mendeley":{"formattedCitation":"(Kurniawan, Riswan, and Hilman 2022; Ridwan and Sumirat 2021)","manualFormatting":"(Kurniawan, Riswan, dan Hilman 2022; Ridwan dan Sumirat 2021)","plainTextFormattedCitation":"(Kurniawan, Riswan, and Hilman 2022; Ridwan and Sumirat 2021)","previouslyFormattedCitation":"(Kurniawan, Riswan, and Hilman 2022; Ridwan and Sumirat 2021)"},"properties":{"noteIndex":0},"schema":"https://github.com/citation-style-language/schema/raw/master/csl-citation.json"}</w:instrText>
      </w:r>
      <w:r w:rsidR="00227ABB" w:rsidRPr="00F54520">
        <w:fldChar w:fldCharType="separate"/>
      </w:r>
      <w:r w:rsidR="00227ABB" w:rsidRPr="00F54520">
        <w:t xml:space="preserve">(Kurniawan, Riswan, </w:t>
      </w:r>
      <w:r w:rsidR="005955D1" w:rsidRPr="00F54520">
        <w:t>dan</w:t>
      </w:r>
      <w:r w:rsidR="00227ABB" w:rsidRPr="00F54520">
        <w:t xml:space="preserve"> Hilman </w:t>
      </w:r>
      <w:hyperlink w:anchor="Kurniawan" w:history="1">
        <w:r w:rsidR="00227ABB" w:rsidRPr="00F54520">
          <w:rPr>
            <w:rStyle w:val="Hyperlink"/>
            <w:u w:val="none"/>
          </w:rPr>
          <w:t>2022</w:t>
        </w:r>
      </w:hyperlink>
      <w:r w:rsidR="00227ABB" w:rsidRPr="00F54520">
        <w:t xml:space="preserve">; Ridwan </w:t>
      </w:r>
      <w:r w:rsidR="005955D1" w:rsidRPr="00F54520">
        <w:t>dan</w:t>
      </w:r>
      <w:r w:rsidR="00227ABB" w:rsidRPr="00F54520">
        <w:t xml:space="preserve"> Sumirat </w:t>
      </w:r>
      <w:hyperlink w:anchor="Ridwan" w:history="1">
        <w:r w:rsidR="00227ABB" w:rsidRPr="00F54520">
          <w:rPr>
            <w:rStyle w:val="Hyperlink"/>
            <w:u w:val="none"/>
          </w:rPr>
          <w:t>2021</w:t>
        </w:r>
      </w:hyperlink>
      <w:r w:rsidR="00227ABB" w:rsidRPr="00F54520">
        <w:t>)</w:t>
      </w:r>
      <w:r w:rsidR="00227ABB" w:rsidRPr="00F54520">
        <w:fldChar w:fldCharType="end"/>
      </w:r>
      <w:r w:rsidR="00227ABB" w:rsidRPr="00F54520">
        <w:t xml:space="preserve">. Apalagi setelah memasuki era otonomi daerah, jabatan kepala madrasah sangat politis. Kompetensi bukan lagi menjadi syarat utama untuk menempati jabatan tersebut </w:t>
      </w:r>
      <w:r w:rsidR="00227ABB" w:rsidRPr="00F54520">
        <w:fldChar w:fldCharType="begin" w:fldLock="1"/>
      </w:r>
      <w:r w:rsidR="00227ABB" w:rsidRPr="00F54520">
        <w:instrText>ADDIN CSL_CITATION {"citationItems":[{"id":"ITEM-1","itemData":{"ISBN":"6236897085","author":[{"dropping-particle":"","family":"Kholik","given":"Nur","non-dropping-particle":"","parse-names":false,"suffix":""},{"dropping-particle":"","family":"Anwari","given":"Ahmad Mufit","non-dropping-particle":"","parse-names":false,"suffix":""}],"id":"ITEM-1","issued":{"date-parts":[["2020"]]},"publisher":"Insan Cendekia Mandiri","publisher-place":"Selayo-Sumatra Barat, Indonesia","title":"Politik dan Kebijakan Kementerian Agama: Upaya Membangun Profesionalisme Guru dan Dosen","type":"book"},"uris":["http://www.mendeley.com/documents/?uuid=b72ba263-0308-4d6b-a9fa-52924b42dbfb"]},{"id":"ITEM-2","itemData":{"DOI":"10.32478/evaluasi.v1i2.72","ISSN":"2615-2886","author":[{"dropping-particle":"","family":"Haq","given":"Muhammad Faishal","non-dropping-particle":"","parse-names":false,"suffix":""}],"container-title":"Evaluasi: Jurnal Manajemen Pendidikan Islam","id":"ITEM-2","issue":"2","issued":{"date-parts":[["2018"]]},"page":"185-201","title":"Manajemen Guru Era Otonomi Daerah","type":"article-journal","volume":"1"},"uris":["http://www.mendeley.com/documents/?uuid=56b6afe6-6f4d-4150-ba24-42c7ebff89da"]}],"mendeley":{"formattedCitation":"(Kholik and Anwari 2020; Haq 2018)","plainTextFormattedCitation":"(Kholik and Anwari 2020; Haq 2018)","previouslyFormattedCitation":"(Kholik and Anwari 2020; Haq 2018)"},"properties":{"noteIndex":0},"schema":"https://github.com/citation-style-language/schema/raw/master/csl-citation.json"}</w:instrText>
      </w:r>
      <w:r w:rsidR="00227ABB" w:rsidRPr="00F54520">
        <w:fldChar w:fldCharType="separate"/>
      </w:r>
      <w:r w:rsidR="00227ABB" w:rsidRPr="00F54520">
        <w:t xml:space="preserve">(Kholik </w:t>
      </w:r>
      <w:r w:rsidR="00E62847" w:rsidRPr="00F54520">
        <w:t>dan</w:t>
      </w:r>
      <w:r w:rsidR="00227ABB" w:rsidRPr="00F54520">
        <w:t xml:space="preserve"> Anwari </w:t>
      </w:r>
      <w:hyperlink w:anchor="Kholik" w:history="1">
        <w:r w:rsidR="00227ABB" w:rsidRPr="00F54520">
          <w:rPr>
            <w:rStyle w:val="Hyperlink"/>
            <w:u w:val="none"/>
          </w:rPr>
          <w:t>2020</w:t>
        </w:r>
      </w:hyperlink>
      <w:r w:rsidR="00227ABB" w:rsidRPr="00F54520">
        <w:t xml:space="preserve">; Haq </w:t>
      </w:r>
      <w:hyperlink w:anchor="Haq" w:history="1">
        <w:r w:rsidR="00227ABB" w:rsidRPr="00F54520">
          <w:rPr>
            <w:rStyle w:val="Hyperlink"/>
            <w:u w:val="none"/>
          </w:rPr>
          <w:t>2018</w:t>
        </w:r>
      </w:hyperlink>
      <w:r w:rsidR="00227ABB" w:rsidRPr="00F54520">
        <w:t>)</w:t>
      </w:r>
      <w:r w:rsidR="00227ABB" w:rsidRPr="00F54520">
        <w:fldChar w:fldCharType="end"/>
      </w:r>
      <w:r w:rsidR="00227ABB" w:rsidRPr="00F54520">
        <w:t xml:space="preserve">. Padahal kepemimpinan madrasah merupakan hal yang sangat penting dalam menentukan kondusivitas iklim kerja guru madrasah sebagai ujung tombak terlaksananya dengan baik program pendidikan dan tercapainya secara optimal tujuan pendidikan </w:t>
      </w:r>
      <w:r w:rsidR="00227ABB" w:rsidRPr="00F54520">
        <w:rPr>
          <w:shd w:val="clear" w:color="auto" w:fill="FFFFFF"/>
        </w:rPr>
        <w:fldChar w:fldCharType="begin" w:fldLock="1"/>
      </w:r>
      <w:r w:rsidR="005955D1" w:rsidRPr="00F54520">
        <w:rPr>
          <w:shd w:val="clear" w:color="auto" w:fill="FFFFFF"/>
        </w:rPr>
        <w:instrText>ADDIN CSL_CITATION {"citationItems":[{"id":"ITEM-1","itemData":{"DOI":"10.31538/ndh.v5i3.963","abstract":"This article aims to find out about the role of madrasa principals' policies in improving the professionalism of teachers at Madrasah Tsanawiyah (MTs) Unggulan Hikmatul Amanah. The research method used is descriptive-qualitative by using data collection techniques in the form of observation, documentation and discourse. The subjects of this study were the principal of the madrasa, teacher training staff and teachers at MTs Unggulan Hikmatul Amanah. The results of this study indicate that the policies of the head of the madrasa at MTs Unggulan Hikmatul Amanah are quite good, in this case the role of the principal's policies in order to increase teacher professionalism is very dominant. The principal of madrasa implements the policy by holding monthly meetings; giving assignments; holding training, seminars, workshops; provide rewards/allowances to teachers who excel and sanctions for teachers who violate policies in madrasah. Teacher professionalism is well improved, seen in: active discipline in learning; skill development, and being able to master the material in learning.","author":[{"dropping-particle":"","family":"Nurulloh","given":"Ahmat","non-dropping-particle":"","parse-names":false,"suffix":""},{"dropping-particle":"","family":"Aprilianto","given":"Andika","non-dropping-particle":"","parse-names":false,"suffix":""},{"dropping-particle":"","family":"Sirojuddin","given":"Akhmad","non-dropping-particle":"","parse-names":false,"suffix":""},{"dropping-particle":"","family":"Maarif","given":"Muhammad","non-dropping-particle":"","parse-names":false,"suffix":""}],"container-title":"Nidhomul Haq : Jurnal Manajemen Pendidikan Islam","id":"ITEM-1","issue":"3 SE - Articles","issued":{"date-parts":[["2020","11","28"]]},"title":"THE ROLE OF THE HEAD OF MADRASAH'S POLICY IN IMPROVING TEACHER PROFESSIONALISM","type":"article-journal","volume":"5"},"uris":["http://www.mendeley.com/documents/?uuid=9e689950-fc5d-41aa-92aa-881a458e8045"]},{"id":"ITEM-2","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2","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Nurulloh et al. 2020; Wijaya, Nahar, and Hasibuan 2020)","manualFormatting":"(Nurulloh et al. 2020; Wijaya, Nahar, dan Hasibuan 2020)","plainTextFormattedCitation":"(Nurulloh et al. 2020; Wijaya, Nahar, and Hasibuan 2020)","previouslyFormattedCitation":"(Nurulloh et al. 2020; Wijaya, Nahar, and Hasibuan 2020)"},"properties":{"noteIndex":0},"schema":"https://github.com/citation-style-language/schema/raw/master/csl-citation.json"}</w:instrText>
      </w:r>
      <w:r w:rsidR="00227ABB" w:rsidRPr="00F54520">
        <w:rPr>
          <w:shd w:val="clear" w:color="auto" w:fill="FFFFFF"/>
        </w:rPr>
        <w:fldChar w:fldCharType="separate"/>
      </w:r>
      <w:r w:rsidR="00227ABB" w:rsidRPr="00F54520">
        <w:rPr>
          <w:shd w:val="clear" w:color="auto" w:fill="FFFFFF"/>
        </w:rPr>
        <w:t xml:space="preserve">(Nurulloh et al. </w:t>
      </w:r>
      <w:hyperlink w:anchor="Nurulloh" w:history="1">
        <w:r w:rsidR="00227ABB" w:rsidRPr="00F54520">
          <w:rPr>
            <w:rStyle w:val="Hyperlink"/>
            <w:u w:val="none"/>
            <w:shd w:val="clear" w:color="auto" w:fill="FFFFFF"/>
          </w:rPr>
          <w:t>2020</w:t>
        </w:r>
      </w:hyperlink>
      <w:r w:rsidR="00227ABB" w:rsidRPr="00F54520">
        <w:rPr>
          <w:shd w:val="clear" w:color="auto" w:fill="FFFFFF"/>
        </w:rPr>
        <w:t xml:space="preserve">; Wijaya, Nahar, </w:t>
      </w:r>
      <w:r w:rsidR="005955D1" w:rsidRPr="00F54520">
        <w:rPr>
          <w:shd w:val="clear" w:color="auto" w:fill="FFFFFF"/>
        </w:rPr>
        <w:t>dan</w:t>
      </w:r>
      <w:r w:rsidR="00227ABB" w:rsidRPr="00F54520">
        <w:rPr>
          <w:shd w:val="clear" w:color="auto" w:fill="FFFFFF"/>
        </w:rPr>
        <w:t xml:space="preserve"> Hasibuan </w:t>
      </w:r>
      <w:hyperlink w:anchor="Wijaya" w:history="1">
        <w:r w:rsidR="00227ABB" w:rsidRPr="00F54520">
          <w:rPr>
            <w:rStyle w:val="Hyperlink"/>
            <w:u w:val="none"/>
            <w:shd w:val="clear" w:color="auto" w:fill="FFFFFF"/>
          </w:rPr>
          <w:t>2020</w:t>
        </w:r>
      </w:hyperlink>
      <w:r w:rsidR="00227ABB" w:rsidRPr="00F54520">
        <w:rPr>
          <w:shd w:val="clear" w:color="auto" w:fill="FFFFFF"/>
        </w:rPr>
        <w:t>)</w:t>
      </w:r>
      <w:r w:rsidR="00227ABB" w:rsidRPr="00F54520">
        <w:rPr>
          <w:shd w:val="clear" w:color="auto" w:fill="FFFFFF"/>
        </w:rPr>
        <w:fldChar w:fldCharType="end"/>
      </w:r>
      <w:r w:rsidR="00227ABB" w:rsidRPr="00F54520">
        <w:rPr>
          <w:shd w:val="clear" w:color="auto" w:fill="FFFFFF"/>
        </w:rPr>
        <w:t>.</w:t>
      </w:r>
      <w:r w:rsidR="00227ABB" w:rsidRPr="00F54520">
        <w:t xml:space="preserve"> </w:t>
      </w:r>
    </w:p>
    <w:p w14:paraId="582FE91D" w14:textId="6CF25AEF" w:rsidR="00227ABB" w:rsidRPr="00F54520" w:rsidRDefault="00227ABB" w:rsidP="00007BD1">
      <w:pPr>
        <w:spacing w:line="276" w:lineRule="auto"/>
        <w:ind w:firstLine="720"/>
        <w:jc w:val="both"/>
        <w:rPr>
          <w:shd w:val="clear" w:color="auto" w:fill="FFFFFF"/>
        </w:rPr>
      </w:pPr>
      <w:r w:rsidRPr="00F54520">
        <w:t>Iklim kerja yang kondusif dapat meningkatkan kinerja anggota organisasi dan melahir</w:t>
      </w:r>
      <w:r w:rsidR="00BE5403" w:rsidRPr="00F54520">
        <w:softHyphen/>
      </w:r>
      <w:r w:rsidRPr="00F54520">
        <w:t xml:space="preserve">kan sumber daya manusia yang mampu bersaing di era globalisasi </w:t>
      </w:r>
      <w:r w:rsidRPr="00F54520">
        <w:fldChar w:fldCharType="begin" w:fldLock="1"/>
      </w:r>
      <w:r w:rsidRPr="00F54520">
        <w:instrText>ADDIN CSL_CITATION {"citationItems":[{"id":"ITEM-1","itemData":{"ISSN":"0256-8543","author":[{"dropping-particle":"","family":"Jiang","given":"Yong","non-dropping-particle":"","parse-names":false,"suffix":""},{"dropping-particle":"","family":"Li","given":"Peiwei","non-dropping-particle":"","parse-names":false,"suffix":""},{"dropping-particle":"","family":"Wang","given":"Jingying","non-dropping-particle":"","parse-names":false,"suffix":""},{"dropping-particle":"","family":"Li","given":"Hui","non-dropping-particle":"","parse-names":false,"suffix":""}],"container-title":"Journal of Research in Childhood Education","id":"ITEM-1","issue":"2","issued":{"date-parts":[["2019"]]},"page":"257-270","publisher":"Taylor &amp; Francis","title":"Relationships between kindergarten teachers’ empowerment, job satisfaction, and organizational climate: A Chinese model","type":"article-journal","volume":"33"},"uris":["http://www.mendeley.com/documents/?uuid=7a95c594-641d-4ff3-8561-f75b0dd6e225"]},{"id":"ITEM-2","itemData":{"author":[{"dropping-particle":"","family":"Astuti","given":"Ida Dwi","non-dropping-particle":"","parse-names":false,"suffix":""}],"id":"ITEM-2","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Jiang et al. 2019; Astuti 2022)","plainTextFormattedCitation":"(Jiang et al. 2019; Astuti 2022)","previouslyFormattedCitation":"(Jiang et al. 2019; Astuti 2022)"},"properties":{"noteIndex":0},"schema":"https://github.com/citation-style-language/schema/raw/master/csl-citation.json"}</w:instrText>
      </w:r>
      <w:r w:rsidRPr="00F54520">
        <w:fldChar w:fldCharType="separate"/>
      </w:r>
      <w:r w:rsidRPr="00F54520">
        <w:t xml:space="preserve">(Jiang et al. </w:t>
      </w:r>
      <w:hyperlink w:anchor="Jiang" w:history="1">
        <w:r w:rsidRPr="00F54520">
          <w:rPr>
            <w:rStyle w:val="Hyperlink"/>
            <w:u w:val="none"/>
          </w:rPr>
          <w:t>2019</w:t>
        </w:r>
      </w:hyperlink>
      <w:r w:rsidRPr="00F54520">
        <w:t xml:space="preserve">; Astuti </w:t>
      </w:r>
      <w:hyperlink w:anchor="Astuti" w:history="1">
        <w:r w:rsidRPr="00F54520">
          <w:rPr>
            <w:rStyle w:val="Hyperlink"/>
            <w:u w:val="none"/>
          </w:rPr>
          <w:t>2022</w:t>
        </w:r>
      </w:hyperlink>
      <w:r w:rsidRPr="00F54520">
        <w:t>)</w:t>
      </w:r>
      <w:r w:rsidRPr="00F54520">
        <w:fldChar w:fldCharType="end"/>
      </w:r>
      <w:r w:rsidRPr="00F54520">
        <w:t xml:space="preserve">. Kondusivitas </w:t>
      </w:r>
      <w:r w:rsidRPr="00F54520">
        <w:rPr>
          <w:rStyle w:val="Strong"/>
          <w:b w:val="0"/>
          <w:bCs w:val="0"/>
          <w:shd w:val="clear" w:color="auto" w:fill="FFFFFF"/>
        </w:rPr>
        <w:t>iklim kerja guru madrasah</w:t>
      </w:r>
      <w:r w:rsidRPr="00F54520">
        <w:rPr>
          <w:shd w:val="clear" w:color="auto" w:fill="FFFFFF"/>
        </w:rPr>
        <w:t xml:space="preserve"> dapat dilihat pada baiknya kondisi sosio ekonomi guru madrasah, sikap orang tua siswa terhadap madrasah (guru), dan interaksi sosial antara kepala madrasah dengan guru, antara guru dengan sesama guru, dan antara siswa dengan guru </w:t>
      </w:r>
      <w:r w:rsidRPr="00F54520">
        <w:rPr>
          <w:shd w:val="clear" w:color="auto" w:fill="FFFFFF"/>
        </w:rPr>
        <w:fldChar w:fldCharType="begin" w:fldLock="1"/>
      </w:r>
      <w:r w:rsidRPr="00F54520">
        <w:rPr>
          <w:shd w:val="clear" w:color="auto" w:fill="FFFFFF"/>
        </w:rPr>
        <w:instrText>ADDIN CSL_CITATION {"citationItems":[{"id":"ITEM-1","itemData":{"ISBN":"6230234939","author":[{"dropping-particle":"","family":"Jelantik","given":"A A Ketut","non-dropping-particle":"","parse-names":false,"suffix":""}],"id":"ITEM-1","issued":{"date-parts":[["2021"]]},"publisher":"Deepublish","publisher-place":"Yogyakarta, Indonesia","title":"Era Revolusi Industri 4.0 Dan Paradigma Baru Kepala Sekolah","type":"book"},"uris":["http://www.mendeley.com/documents/?uuid=6ea317d3-2192-42c8-9aff-929053b5d5ae"]}],"mendeley":{"formattedCitation":"(Jelantik 2021)","plainTextFormattedCitation":"(Jelantik 2021)","previouslyFormattedCitation":"(Jelantik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Jelantik </w:t>
      </w:r>
      <w:hyperlink w:anchor="Jelantik"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Penciptaan iklim kerja guru yang kondusif tersebut merupakan tugas dan tanggung jawab kepala madrasah dengan berbagai masalah lembaga pendidikan yang sampai saat ini belum terselesaikan </w:t>
      </w:r>
      <w:r w:rsidRPr="00F54520">
        <w:rPr>
          <w:shd w:val="clear" w:color="auto" w:fill="FFFFFF"/>
        </w:rPr>
        <w:fldChar w:fldCharType="begin" w:fldLock="1"/>
      </w:r>
      <w:r w:rsidR="005955D1" w:rsidRPr="00F54520">
        <w:rPr>
          <w:shd w:val="clear" w:color="auto" w:fill="FFFFFF"/>
        </w:rPr>
        <w:instrText>ADDIN CSL_CITATION {"citationItems":[{"id":"ITEM-1","itemData":{"ISSN":"2580-1147","author":[{"dropping-particle":"","family":"Ideswal","given":"Ideswal","non-dropping-particle":"","parse-names":false,"suffix":""},{"dropping-particle":"","family":"Yahya","given":"Yahya","non-dropping-particle":"","parse-names":false,"suffix":""},{"dropping-particle":"","family":"Alkadri","given":"Hanif","non-dropping-particle":"","parse-names":false,"suffix":""}],"container-title":"Jurnal Basicedu","id":"ITEM-1","issue":"2","issued":{"date-parts":[["2020"]]},"page":"460-466","title":"Kontribusi iklim sekolah dan kepemimpinan kepala sekolah terhadap kinerja guru Sekolah Dasar","type":"article-journal","volume":"4"},"uris":["http://www.mendeley.com/documents/?uuid=c6ac5bb0-8480-4ce6-add4-415acfd20d5e"]}],"mendeley":{"formattedCitation":"(Ideswal, Yahya, and Alkadri 2020)","manualFormatting":"(Ideswal, Yahya, dan Alkadri 2020)","plainTextFormattedCitation":"(Ideswal, Yahya, and Alkadri 2020)","previouslyFormattedCitation":"(Ideswal, Yahya, and Alkadri 2020)"},"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Ideswal, Yahya, </w:t>
      </w:r>
      <w:r w:rsidR="005955D1" w:rsidRPr="00F54520">
        <w:rPr>
          <w:shd w:val="clear" w:color="auto" w:fill="FFFFFF"/>
        </w:rPr>
        <w:t>dan</w:t>
      </w:r>
      <w:r w:rsidRPr="00F54520">
        <w:rPr>
          <w:shd w:val="clear" w:color="auto" w:fill="FFFFFF"/>
        </w:rPr>
        <w:t xml:space="preserve"> Alkadri </w:t>
      </w:r>
      <w:hyperlink w:anchor="Ideswal" w:history="1">
        <w:r w:rsidRPr="00F54520">
          <w:rPr>
            <w:rStyle w:val="Hyperlink"/>
            <w:u w:val="none"/>
            <w:shd w:val="clear" w:color="auto" w:fill="FFFFFF"/>
          </w:rPr>
          <w:t>2020</w:t>
        </w:r>
      </w:hyperlink>
      <w:r w:rsidRPr="00F54520">
        <w:rPr>
          <w:shd w:val="clear" w:color="auto" w:fill="FFFFFF"/>
        </w:rPr>
        <w:t>)</w:t>
      </w:r>
      <w:r w:rsidRPr="00F54520">
        <w:rPr>
          <w:shd w:val="clear" w:color="auto" w:fill="FFFFFF"/>
        </w:rPr>
        <w:fldChar w:fldCharType="end"/>
      </w:r>
      <w:r w:rsidRPr="00F54520">
        <w:rPr>
          <w:shd w:val="clear" w:color="auto" w:fill="FFFFFF"/>
        </w:rPr>
        <w:t>. Misalnya, masalah kese</w:t>
      </w:r>
      <w:r w:rsidR="00BE5403" w:rsidRPr="00F54520">
        <w:rPr>
          <w:shd w:val="clear" w:color="auto" w:fill="FFFFFF"/>
        </w:rPr>
        <w:softHyphen/>
      </w:r>
      <w:r w:rsidRPr="00F54520">
        <w:rPr>
          <w:shd w:val="clear" w:color="auto" w:fill="FFFFFF"/>
        </w:rPr>
        <w:t xml:space="preserve">jahteraan guru, partisipasi masyarakat dalam pembinaan madrasah, dan etika modern yang berdampak pada komunikasi komunitas madrasah </w:t>
      </w:r>
      <w:r w:rsidRPr="00F54520">
        <w:rPr>
          <w:shd w:val="clear" w:color="auto" w:fill="FFFFFF"/>
        </w:rPr>
        <w:fldChar w:fldCharType="begin" w:fldLock="1"/>
      </w:r>
      <w:r w:rsidR="0098233A" w:rsidRPr="00F54520">
        <w:rPr>
          <w:shd w:val="clear" w:color="auto" w:fill="FFFFFF"/>
        </w:rPr>
        <w:instrText>ADDIN CSL_CITATION {"citationItems":[{"id":"ITEM-1","itemData":{"ISSN":"2962-4002","author":[{"dropping-particle":"","family":"Lisdaleni","given":"Lisdaleni","non-dropping-particle":"","parse-names":false,"suffix":""},{"dropping-particle":"","family":"Noviani","given":"Dwi","non-dropping-particle":"","parse-names":false,"suffix":""},{"dropping-particle":"","family":"Paizaluddin","given":"Paizaluddin","non-dropping-particle":"","parse-names":false,"suffix":""},{"dropping-particle":"","family":"Harisandi","given":"Belly","non-dropping-particle":"","parse-names":false,"suffix":""}],"container-title":"PUSTAKA: Jurnal Bahasa dan Pendidikan","id":"ITEM-1","issue":"4","issued":{"date-parts":[["2022"]]},"page":"190-205","title":"PROBLEMATIKA PENDIDIKAN ISLAM DI PESANTREN DAN MADRASAH DI ERA GLOBALISASI","type":"article-journal","volume":"2"},"uris":["http://www.mendeley.com/documents/?uuid=1bfa0c1a-be27-4d3e-be55-8f83e660100a"]},{"id":"ITEM-2","itemData":{"ISSN":"2685-936X","author":[{"dropping-particle":"","family":"Widiastutik","given":"Endang","non-dropping-particle":"","parse-names":false,"suffix":""},{"dropping-particle":"","family":"Humaidi","given":"Ahmad","non-dropping-particle":"","parse-names":false,"suffix":""}],"container-title":"Jurnal Pendidikan dan Konseling (JPDK)","id":"ITEM-2","issue":"4","issued":{"date-parts":[["2022"]]},"page":"4342-4346","title":"Strategi MTs Miftahul Hasan dalam Menjaga Mutu Madrasah Di Era Globalisasi","type":"article-journal","volume":"4"},"uris":["http://www.mendeley.com/documents/?uuid=f84f02c3-7091-4fc5-99d0-8b3a641f6e4d"]}],"mendeley":{"formattedCitation":"(Lisdaleni et al. 2022; Widiastutik and Humaidi 2022)","manualFormatting":"(Lisdaleni et al. 2022; Widiastutik dan Humaidi 2022)","plainTextFormattedCitation":"(Lisdaleni et al. 2022; Widiastutik and Humaidi 2022)","previouslyFormattedCitation":"(Lisdaleni et al. 2022; Widiastutik and Humaidi 2022)"},"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Lisdaleni et al. </w:t>
      </w:r>
      <w:hyperlink w:anchor="Lisdaleni" w:history="1">
        <w:r w:rsidRPr="00F54520">
          <w:rPr>
            <w:rStyle w:val="Hyperlink"/>
            <w:u w:val="none"/>
            <w:shd w:val="clear" w:color="auto" w:fill="FFFFFF"/>
          </w:rPr>
          <w:t>2022</w:t>
        </w:r>
      </w:hyperlink>
      <w:r w:rsidRPr="00F54520">
        <w:rPr>
          <w:shd w:val="clear" w:color="auto" w:fill="FFFFFF"/>
        </w:rPr>
        <w:t xml:space="preserve">; Widiastutik </w:t>
      </w:r>
      <w:r w:rsidR="005955D1" w:rsidRPr="00F54520">
        <w:rPr>
          <w:shd w:val="clear" w:color="auto" w:fill="FFFFFF"/>
        </w:rPr>
        <w:t>dan</w:t>
      </w:r>
      <w:r w:rsidRPr="00F54520">
        <w:rPr>
          <w:shd w:val="clear" w:color="auto" w:fill="FFFFFF"/>
        </w:rPr>
        <w:t xml:space="preserve"> Humaidi </w:t>
      </w:r>
      <w:hyperlink w:anchor="Widiastutik" w:history="1">
        <w:r w:rsidRPr="00F54520">
          <w:rPr>
            <w:rStyle w:val="Hyperlink"/>
            <w:u w:val="none"/>
            <w:shd w:val="clear" w:color="auto" w:fill="FFFFFF"/>
          </w:rPr>
          <w:t>2022</w:t>
        </w:r>
      </w:hyperlink>
      <w:r w:rsidRPr="00F54520">
        <w:rPr>
          <w:shd w:val="clear" w:color="auto" w:fill="FFFFFF"/>
        </w:rPr>
        <w:t>)</w:t>
      </w:r>
      <w:r w:rsidRPr="00F54520">
        <w:rPr>
          <w:shd w:val="clear" w:color="auto" w:fill="FFFFFF"/>
        </w:rPr>
        <w:fldChar w:fldCharType="end"/>
      </w:r>
      <w:r w:rsidRPr="00F54520">
        <w:rPr>
          <w:shd w:val="clear" w:color="auto" w:fill="FFFFFF"/>
        </w:rPr>
        <w:t xml:space="preserve">. </w:t>
      </w:r>
    </w:p>
    <w:p w14:paraId="410EE7A2" w14:textId="077C87EB" w:rsidR="00227ABB" w:rsidRPr="00F54520" w:rsidRDefault="00227ABB" w:rsidP="00007BD1">
      <w:pPr>
        <w:spacing w:line="276" w:lineRule="auto"/>
        <w:ind w:firstLine="720"/>
        <w:jc w:val="both"/>
        <w:rPr>
          <w:shd w:val="clear" w:color="auto" w:fill="FFFFFF"/>
        </w:rPr>
      </w:pPr>
      <w:r w:rsidRPr="00F54520">
        <w:rPr>
          <w:shd w:val="clear" w:color="auto" w:fill="FFFFFF"/>
        </w:rPr>
        <w:t>Berdasarkan observasi prapenelitian, seluruh masalah lembaga pendidikan tersebut menimpa Madrasah Tsanawiyah Negeri (MTsN) Lamakera</w:t>
      </w:r>
      <w:r w:rsidR="0054678C" w:rsidRPr="00F54520">
        <w:rPr>
          <w:shd w:val="clear" w:color="auto" w:fill="FFFFFF"/>
        </w:rPr>
        <w:t>, Flores Timur, Indonesia</w:t>
      </w:r>
      <w:r w:rsidRPr="00F54520">
        <w:rPr>
          <w:shd w:val="clear" w:color="auto" w:fill="FFFFFF"/>
        </w:rPr>
        <w:t xml:space="preserve">. Dari 20 jumlah guru hanya 5 pegawai negeri, 9 honorer, dan 6 sukarela. Jumlah guru ini masih sangat kurang bila dibandingkan dengan jumlah siswa 239. Meningkatnya jumlah siswa setiap tahun belum berbanding lurus dengan peningkatan fasilitas pendidikan dan jumlah guru tetap. Bahkan, kontribusi masyarakat dalam pengembangan madrasah masih sebatas formalitas komite madrasah, belum ada kontribusi aktif dalam proses manajerial madrasah. </w:t>
      </w:r>
    </w:p>
    <w:p w14:paraId="73D9137B" w14:textId="778750DE" w:rsidR="00227ABB" w:rsidRPr="00F54520" w:rsidRDefault="00227ABB" w:rsidP="00007BD1">
      <w:pPr>
        <w:spacing w:line="276" w:lineRule="auto"/>
        <w:ind w:firstLine="720"/>
        <w:jc w:val="both"/>
      </w:pPr>
      <w:r w:rsidRPr="00F54520">
        <w:rPr>
          <w:shd w:val="clear" w:color="auto" w:fill="FFFFFF"/>
        </w:rPr>
        <w:t xml:space="preserve">Masalah manajerial dan iklim kerja madrasah memang menjadi isu menarik beberapa peneliti. </w:t>
      </w:r>
      <w:r w:rsidRPr="00F54520">
        <w:rPr>
          <w:shd w:val="clear" w:color="auto" w:fill="FFFFFF"/>
        </w:rPr>
        <w:fldChar w:fldCharType="begin" w:fldLock="1"/>
      </w:r>
      <w:r w:rsidRPr="00F54520">
        <w:rPr>
          <w:shd w:val="clear" w:color="auto" w:fill="FFFFFF"/>
        </w:rPr>
        <w:instrText>ADDIN CSL_CITATION {"citationItems":[{"id":"ITEM-1","itemData":{"ISSN":"2580-4286","author":[{"dropping-particle":"","family":"Triwibowo","given":"Suyono","non-dropping-particle":"","parse-names":false,"suffix":""},{"dropping-particle":"","family":"Ridjal","given":"Tadjoer","non-dropping-particle":"","parse-names":false,"suffix":""},{"dropping-particle":"","family":"Jauhari","given":"Adibah","non-dropping-particle":"","parse-names":false,"suffix":""},{"dropping-particle":"","family":"Rouf","given":"Abdul","non-dropping-particle":"","parse-names":false,"suffix":""}],"container-title":"Arsy: Jurnal Studi Islam","id":"ITEM-1","issue":"1","issued":{"date-parts":[["2019"]]},"page":"15-29","title":"Pengaruh Kompetensi Manajerial Kepala Madrasah Dan Motivasi Kerja Terhadap Profesionalisme Guru","type":"article-journal","volume":"3"},"uris":["http://www.mendeley.com/documents/?uuid=27c5605e-2ec6-4609-9651-69e74ecda887"]}],"mendeley":{"formattedCitation":"(Triwibowo et al. 2019)","manualFormatting":"Triwibowo et al. (2019)","plainTextFormattedCitation":"(Triwibowo et al. 2019)","previouslyFormattedCitation":"(Triwibowo et al. 2019)"},"properties":{"noteIndex":0},"schema":"https://github.com/citation-style-language/schema/raw/master/csl-citation.json"}</w:instrText>
      </w:r>
      <w:r w:rsidRPr="00F54520">
        <w:rPr>
          <w:shd w:val="clear" w:color="auto" w:fill="FFFFFF"/>
        </w:rPr>
        <w:fldChar w:fldCharType="separate"/>
      </w:r>
      <w:r w:rsidRPr="00F54520">
        <w:rPr>
          <w:shd w:val="clear" w:color="auto" w:fill="FFFFFF"/>
        </w:rPr>
        <w:t>Triwibowo et al. (</w:t>
      </w:r>
      <w:hyperlink w:anchor="Triwibowo" w:history="1">
        <w:r w:rsidRPr="00F54520">
          <w:rPr>
            <w:rStyle w:val="Hyperlink"/>
            <w:u w:val="none"/>
            <w:shd w:val="clear" w:color="auto" w:fill="FFFFFF"/>
          </w:rPr>
          <w:t>2019</w:t>
        </w:r>
      </w:hyperlink>
      <w:r w:rsidRPr="00F54520">
        <w:rPr>
          <w:shd w:val="clear" w:color="auto" w:fill="FFFFFF"/>
        </w:rPr>
        <w:t>)</w:t>
      </w:r>
      <w:r w:rsidRPr="00F54520">
        <w:rPr>
          <w:shd w:val="clear" w:color="auto" w:fill="FFFFFF"/>
        </w:rPr>
        <w:fldChar w:fldCharType="end"/>
      </w:r>
      <w:r w:rsidRPr="00F54520">
        <w:rPr>
          <w:shd w:val="clear" w:color="auto" w:fill="FFFFFF"/>
        </w:rPr>
        <w:t xml:space="preserve">, </w:t>
      </w:r>
      <w:r w:rsidRPr="00F54520">
        <w:rPr>
          <w:shd w:val="clear" w:color="auto" w:fill="FFFFFF"/>
        </w:rPr>
        <w:fldChar w:fldCharType="begin" w:fldLock="1"/>
      </w:r>
      <w:r w:rsidR="005955D1" w:rsidRPr="00F54520">
        <w:rPr>
          <w:shd w:val="clear" w:color="auto" w:fill="FFFFFF"/>
        </w:rPr>
        <w:instrText>ADDIN CSL_CITATION {"citationItems":[{"id":"ITEM-1","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1","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Wijaya, Nahar, and Hasibuan 2020)","manualFormatting":"Wijaya, Nahar, dan Hasibuan (2020)","plainTextFormattedCitation":"(Wijaya, Nahar, and Hasibuan 2020)","previouslyFormattedCitation":"(Wijaya, Nahar, and Hasibuan 2020)"},"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Wijaya, Nahar, </w:t>
      </w:r>
      <w:r w:rsidR="005955D1" w:rsidRPr="00F54520">
        <w:rPr>
          <w:shd w:val="clear" w:color="auto" w:fill="FFFFFF"/>
        </w:rPr>
        <w:t>dan</w:t>
      </w:r>
      <w:r w:rsidRPr="00F54520">
        <w:rPr>
          <w:shd w:val="clear" w:color="auto" w:fill="FFFFFF"/>
        </w:rPr>
        <w:t xml:space="preserve"> Hasibuan (</w:t>
      </w:r>
      <w:hyperlink w:anchor="Wijaya" w:history="1">
        <w:r w:rsidRPr="00F54520">
          <w:rPr>
            <w:rStyle w:val="Hyperlink"/>
            <w:u w:val="none"/>
            <w:shd w:val="clear" w:color="auto" w:fill="FFFFFF"/>
          </w:rPr>
          <w:t>2020</w:t>
        </w:r>
      </w:hyperlink>
      <w:r w:rsidRPr="00F54520">
        <w:rPr>
          <w:shd w:val="clear" w:color="auto" w:fill="FFFFFF"/>
        </w:rPr>
        <w:t>)</w:t>
      </w:r>
      <w:r w:rsidRPr="00F54520">
        <w:rPr>
          <w:shd w:val="clear" w:color="auto" w:fill="FFFFFF"/>
        </w:rPr>
        <w:fldChar w:fldCharType="end"/>
      </w:r>
      <w:r w:rsidRPr="00F54520">
        <w:rPr>
          <w:shd w:val="clear" w:color="auto" w:fill="FFFFFF"/>
        </w:rPr>
        <w:t xml:space="preserve">, dan </w:t>
      </w:r>
      <w:r w:rsidRPr="00F54520">
        <w:rPr>
          <w:shd w:val="clear" w:color="auto" w:fill="FFFFFF"/>
        </w:rPr>
        <w:fldChar w:fldCharType="begin" w:fldLock="1"/>
      </w:r>
      <w:r w:rsidR="0098233A" w:rsidRPr="00F54520">
        <w:rPr>
          <w:shd w:val="clear" w:color="auto" w:fill="FFFFFF"/>
        </w:rPr>
        <w:instrText>ADDIN CSL_CITATION {"citationItems":[{"id":"ITEM-1","itemData":{"ISBN":"978-623-227-535-5","author":[{"dropping-particle":"","family":"Hanafie Das","given":"St Wardah","non-dropping-particle":"","parse-names":false,"suffix":""},{"dropping-particle":"","family":"Halik","given":"Abdul","non-dropping-particle":"","parse-names":false,"suffix":""}],"id":"ITEM-1","issued":{"date-parts":[["2021"]]},"publisher":"Uwais Inspirasi Indonesia","publisher-place":"Ponorogo, Indonesia","title":"Kompetensi Manajerial Kepala Madrasah &amp; Relasinya terhadap Profesionalisme Guru","type":"book"},"uris":["http://www.mendeley.com/documents/?uuid=a96a6cf8-9ae6-40ca-8d87-56735bd8e95f"]}],"mendeley":{"formattedCitation":"(Hanafie Das and Halik 2021)","manualFormatting":"Das dan Halik (2021)","plainTextFormattedCitation":"(Hanafie Das and Halik 2021)","previouslyFormattedCitation":"(Hanafie Das and Halik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Das </w:t>
      </w:r>
      <w:r w:rsidR="005955D1" w:rsidRPr="00F54520">
        <w:rPr>
          <w:shd w:val="clear" w:color="auto" w:fill="FFFFFF"/>
        </w:rPr>
        <w:t>dan</w:t>
      </w:r>
      <w:r w:rsidRPr="00F54520">
        <w:rPr>
          <w:shd w:val="clear" w:color="auto" w:fill="FFFFFF"/>
        </w:rPr>
        <w:t xml:space="preserve"> Halik (</w:t>
      </w:r>
      <w:hyperlink w:anchor="Das"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kaji relasi kompetensi manajerial kepala madrasah dengan profesionalisme dan motivasi kerja guru. </w:t>
      </w:r>
      <w:r w:rsidRPr="00F54520">
        <w:rPr>
          <w:shd w:val="clear" w:color="auto" w:fill="FFFFFF"/>
        </w:rPr>
        <w:fldChar w:fldCharType="begin" w:fldLock="1"/>
      </w:r>
      <w:r w:rsidR="0098233A" w:rsidRPr="00F54520">
        <w:rPr>
          <w:shd w:val="clear" w:color="auto" w:fill="FFFFFF"/>
        </w:rPr>
        <w:instrText>ADDIN CSL_CITATION {"citationItems":[{"id":"ITEM-1","itemData":{"DOI":"10.29040/jiei.v7i1.2228","ISSN":"2579-6534","author":[{"dropping-particle":"","family":"Imron","given":"Imron","non-dropping-particle":"","parse-names":false,"suffix":""},{"dropping-particle":"","family":"Purwanto","given":"Purwanto","non-dropping-particle":"","parse-names":false,"suffix":""},{"dropping-particle":"","family":"Rohmadi","given":"Yusuf","non-dropping-particle":"","parse-names":false,"suffix":""}],"container-title":"Jurnal Ilmiah Ekonomi Islam","id":"ITEM-1","issue":"1","issued":{"date-parts":[["2021"]]},"page":"350-359","title":"Kompetensi manajerial kepala madrasah dalam mengembangkan kinerja tenaga pendidik dan tenaga kependidikan","type":"article-journal","volume":"7"},"uris":["http://www.mendeley.com/documents/?uuid=f5e7e98d-418c-4488-8464-f04bdc2a5806"]}],"mendeley":{"formattedCitation":"(Imron, Purwanto, and Rohmadi 2021)","manualFormatting":"Imron, Purwanto, dan Rohmadi (2021)","plainTextFormattedCitation":"(Imron, Purwanto, and Rohmadi 2021)","previouslyFormattedCitation":"(Imron, Purwanto, and Rohmadi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Imron, Purwanto, </w:t>
      </w:r>
      <w:r w:rsidR="00D01DFE" w:rsidRPr="00F54520">
        <w:rPr>
          <w:shd w:val="clear" w:color="auto" w:fill="FFFFFF"/>
        </w:rPr>
        <w:t>dan</w:t>
      </w:r>
      <w:r w:rsidRPr="00F54520">
        <w:rPr>
          <w:shd w:val="clear" w:color="auto" w:fill="FFFFFF"/>
        </w:rPr>
        <w:t xml:space="preserve"> Rohmadi (</w:t>
      </w:r>
      <w:hyperlink w:anchor="Imron"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kaji kompetensi manajerial kepala madrasah dalam mengembangkan kinerja tenaga pendidik dan tenaga kependidikan. </w:t>
      </w:r>
      <w:r w:rsidRPr="00F54520">
        <w:rPr>
          <w:shd w:val="clear" w:color="auto" w:fill="FFFFFF"/>
        </w:rPr>
        <w:fldChar w:fldCharType="begin" w:fldLock="1"/>
      </w:r>
      <w:r w:rsidRPr="00F54520">
        <w:rPr>
          <w:shd w:val="clear" w:color="auto" w:fill="FFFFFF"/>
        </w:rPr>
        <w:instrText>ADDIN CSL_CITATION {"citationItems":[{"id":"ITEM-1","itemData":{"author":[{"dropping-particle":"","family":"Astuti","given":"Ida Dwi","non-dropping-particle":"","parse-names":false,"suffix":""}],"id":"ITEM-1","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Astuti 2022)","manualFormatting":"Astuti (2022)","plainTextFormattedCitation":"(Astuti 2022)","previouslyFormattedCitation":"(Astuti 2022)"},"properties":{"noteIndex":0},"schema":"https://github.com/citation-style-language/schema/raw/master/csl-citation.json"}</w:instrText>
      </w:r>
      <w:r w:rsidRPr="00F54520">
        <w:rPr>
          <w:shd w:val="clear" w:color="auto" w:fill="FFFFFF"/>
        </w:rPr>
        <w:fldChar w:fldCharType="separate"/>
      </w:r>
      <w:r w:rsidRPr="00F54520">
        <w:rPr>
          <w:shd w:val="clear" w:color="auto" w:fill="FFFFFF"/>
        </w:rPr>
        <w:t>Astuti (</w:t>
      </w:r>
      <w:hyperlink w:anchor="Astuti" w:history="1">
        <w:r w:rsidRPr="00F54520">
          <w:rPr>
            <w:rStyle w:val="Hyperlink"/>
            <w:u w:val="none"/>
            <w:shd w:val="clear" w:color="auto" w:fill="FFFFFF"/>
          </w:rPr>
          <w:t>2022</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analisis </w:t>
      </w:r>
      <w:r w:rsidRPr="00F54520">
        <w:t xml:space="preserve">kepemimpinan kepala madrasah dalam peningkatan iklim kerja madrasah. </w:t>
      </w:r>
      <w:r w:rsidRPr="00F54520">
        <w:fldChar w:fldCharType="begin" w:fldLock="1"/>
      </w:r>
      <w:r w:rsidR="0098233A" w:rsidRPr="00F54520">
        <w:instrText>ADDIN CSL_CITATION {"citationItems":[{"id":"ITEM-1","itemData":{"author":[{"dropping-particle":"","family":"Rosid","given":"M. Saifudin","non-dropping-particle":"","parse-names":false,"suffix":""},{"dropping-particle":"","family":"Sugiyono","given":"Sugiyono","non-dropping-particle":"","parse-names":false,"suffix":""}],"id":"ITEM-1","issued":{"date-parts":[["2019"]]},"publisher":"Thesis, Universitas Negeri Yogyakarta","title":"Pengaruh kompetensi manajerial kepala madrasah, motivasi kerja guru, dan budaya kerja guru, terhadap iklim organisasi madrasah tsanawiah Kecamatan Anak Tuha Lampun","type":"thesis"},"uris":["http://www.mendeley.com/documents/?uuid=bfe1c9bf-c6d8-46f8-89f9-3ca944bcbfa8"]}],"mendeley":{"formattedCitation":"(Rosid and Sugiyono 2019)","manualFormatting":"Rosid dan Sugiyono (2019)","plainTextFormattedCitation":"(Rosid and Sugiyono 2019)","previouslyFormattedCitation":"(Rosid and Sugiyono 2019)"},"properties":{"noteIndex":0},"schema":"https://github.com/citation-style-language/schema/raw/master/csl-citation.json"}</w:instrText>
      </w:r>
      <w:r w:rsidRPr="00F54520">
        <w:fldChar w:fldCharType="separate"/>
      </w:r>
      <w:r w:rsidRPr="00F54520">
        <w:t xml:space="preserve">Rosid </w:t>
      </w:r>
      <w:r w:rsidR="00D910B9" w:rsidRPr="00F54520">
        <w:rPr>
          <w:shd w:val="clear" w:color="auto" w:fill="FFFFFF"/>
        </w:rPr>
        <w:t>dan</w:t>
      </w:r>
      <w:r w:rsidRPr="00F54520">
        <w:t xml:space="preserve"> Sugiyono (</w:t>
      </w:r>
      <w:hyperlink w:anchor="Rosid" w:history="1">
        <w:r w:rsidRPr="00F54520">
          <w:rPr>
            <w:rStyle w:val="Hyperlink"/>
            <w:u w:val="none"/>
          </w:rPr>
          <w:t>2019</w:t>
        </w:r>
      </w:hyperlink>
      <w:r w:rsidRPr="00F54520">
        <w:t>)</w:t>
      </w:r>
      <w:r w:rsidRPr="00F54520">
        <w:fldChar w:fldCharType="end"/>
      </w:r>
      <w:r w:rsidRPr="00F54520">
        <w:t xml:space="preserve"> mengkaji secara kuantitatif pengaruh kompetensi manajerial kepala madrasah, motivasi kerja guru, dan budaya kerja guru, terhadap iklim organisasi madrasah.</w:t>
      </w:r>
    </w:p>
    <w:p w14:paraId="69CD4985" w14:textId="77777777" w:rsidR="00227ABB" w:rsidRPr="00F54520" w:rsidRDefault="00227ABB" w:rsidP="00007BD1">
      <w:pPr>
        <w:spacing w:line="276" w:lineRule="auto"/>
        <w:ind w:firstLine="720"/>
        <w:jc w:val="both"/>
      </w:pPr>
      <w:r w:rsidRPr="00F54520">
        <w:t xml:space="preserve">Berdasarkan fokus dan ruang lingkup penelitian sebelumnya, belum ada penelitian yang secara kualitatif mengkaji kompetensi manajerial kepala madrasah dalam menciptakan iklim kerja guru yang kondusif. Oleh karena itu, penting untuk melakukan penelitian yang bertujuan untuk menganalisis (1) kompetensi manajerial kepala madrasah, (2) iklim kerja guru madrasah, dan (3) implikasi kompetensi manajerial kepala madrasah terhadap kondusivitas iklim kerja guru. Penelitian ini sekaligus menjadi bahan evaluasi kompetensi manajerial kepala madrasah </w:t>
      </w:r>
      <w:r w:rsidRPr="00F54520">
        <w:lastRenderedPageBreak/>
        <w:t>dan kondusivitas iklim kerja guru madrasah di daerah timur Indonesia. Hal ini sangat penting demi pemerataan pendidikan di era globalisasi, sehingga tidak terjadi gap kualitas pendidikan yang sangat jauh.</w:t>
      </w:r>
    </w:p>
    <w:p w14:paraId="038A6CA1" w14:textId="77777777" w:rsidR="00227ABB" w:rsidRPr="00F54520" w:rsidRDefault="00227ABB" w:rsidP="00007BD1">
      <w:pPr>
        <w:ind w:firstLine="720"/>
        <w:jc w:val="both"/>
      </w:pPr>
    </w:p>
    <w:p w14:paraId="707612E2" w14:textId="77777777" w:rsidR="00227ABB" w:rsidRPr="00F54520" w:rsidRDefault="00227ABB" w:rsidP="00227ABB">
      <w:pPr>
        <w:tabs>
          <w:tab w:val="left" w:pos="340"/>
        </w:tabs>
        <w:spacing w:line="276" w:lineRule="auto"/>
        <w:rPr>
          <w:rFonts w:asciiTheme="majorBidi" w:hAnsiTheme="majorBidi" w:cstheme="majorBidi"/>
          <w:b/>
          <w:bCs/>
          <w:i/>
          <w:iCs/>
        </w:rPr>
      </w:pPr>
      <w:r w:rsidRPr="00F54520">
        <w:rPr>
          <w:rFonts w:asciiTheme="majorBidi" w:hAnsiTheme="majorBidi" w:cstheme="majorBidi"/>
          <w:b/>
          <w:bCs/>
        </w:rPr>
        <w:t>METODE</w:t>
      </w:r>
      <w:r w:rsidRPr="00F54520">
        <w:rPr>
          <w:rFonts w:asciiTheme="majorBidi" w:hAnsiTheme="majorBidi" w:cstheme="majorBidi"/>
          <w:b/>
          <w:bCs/>
          <w:i/>
          <w:iCs/>
        </w:rPr>
        <w:t xml:space="preserve"> </w:t>
      </w:r>
      <w:r w:rsidRPr="00F54520">
        <w:rPr>
          <w:b/>
          <w:caps/>
        </w:rPr>
        <w:t>PENELITIAN</w:t>
      </w:r>
    </w:p>
    <w:p w14:paraId="7CBF635B" w14:textId="2D21407D" w:rsidR="00227ABB" w:rsidRPr="00F54520" w:rsidRDefault="00227ABB" w:rsidP="00007BD1">
      <w:pPr>
        <w:spacing w:line="276" w:lineRule="auto"/>
        <w:ind w:firstLine="720"/>
        <w:jc w:val="both"/>
        <w:rPr>
          <w:rFonts w:asciiTheme="majorBidi" w:hAnsiTheme="majorBidi" w:cstheme="majorBidi"/>
          <w:lang w:eastAsia="id-ID"/>
        </w:rPr>
      </w:pPr>
      <w:r w:rsidRPr="00F54520">
        <w:t xml:space="preserve">Jenis penelitian ini adalah kualitatif deskriptif yang menyajikan, menganalisis, dan menginterpretasi data berdasarkan fakta dan realitas </w:t>
      </w:r>
      <w:r w:rsidRPr="00F54520">
        <w:fldChar w:fldCharType="begin" w:fldLock="1"/>
      </w:r>
      <w:r w:rsidRPr="00F54520">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sidRPr="00F54520">
        <w:fldChar w:fldCharType="separate"/>
      </w:r>
      <w:r w:rsidRPr="00F54520">
        <w:t xml:space="preserve">(Abdussamad </w:t>
      </w:r>
      <w:hyperlink w:anchor="Abdussamad" w:history="1">
        <w:r w:rsidRPr="00F54520">
          <w:rPr>
            <w:rStyle w:val="Hyperlink"/>
            <w:u w:val="none"/>
          </w:rPr>
          <w:t>2021</w:t>
        </w:r>
      </w:hyperlink>
      <w:r w:rsidRPr="00F54520">
        <w:t>)</w:t>
      </w:r>
      <w:r w:rsidRPr="00F54520">
        <w:fldChar w:fldCharType="end"/>
      </w:r>
      <w:r w:rsidRPr="00F54520">
        <w:t>.</w:t>
      </w:r>
      <w:r w:rsidRPr="00F54520">
        <w:rPr>
          <w:rFonts w:asciiTheme="majorBidi" w:hAnsiTheme="majorBidi" w:cstheme="majorBidi"/>
          <w:lang w:eastAsia="id-ID"/>
        </w:rPr>
        <w:t xml:space="preserve"> Peneliti langsung masuk ke lapangan untuk mengumpulkan data secara lengkap sesuai dengan fokus masalah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Liamputtong </w:t>
      </w:r>
      <w:hyperlink w:anchor="Liamputtong"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xml:space="preserve">. Sumber data primer terdiri atas informan yang dipilih secara purposif karena dianggap dapat memberi data secara lengkap dan jenuh </w:t>
      </w:r>
      <w:r w:rsidRPr="00F54520">
        <w:rPr>
          <w:rFonts w:asciiTheme="majorBidi" w:hAnsiTheme="majorBidi" w:cstheme="majorBidi"/>
          <w:lang w:eastAsia="id-ID"/>
        </w:rPr>
        <w:fldChar w:fldCharType="begin" w:fldLock="1"/>
      </w:r>
      <w:r w:rsidR="0098233A"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D910B9" w:rsidRPr="00F54520">
        <w:rPr>
          <w:shd w:val="clear" w:color="auto" w:fill="FFFFFF"/>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Informan penelitian ini adalah kepala madrasah, guru, dan siswa Madrasah Tsanawiyah Negeri (MTsN) Lamakera, Provinsi Nusa Tenggara Timur, Indonesia. Sumber data sekunder dalam penelitian ini berupa jurnal, buku, dan artikel yang relevan dengan fokus penelitian serta dokumen MTsN Lamakera.</w:t>
      </w:r>
    </w:p>
    <w:p w14:paraId="5553929E" w14:textId="7DE7BA2B" w:rsidR="00227ABB" w:rsidRPr="00F54520" w:rsidRDefault="00227ABB" w:rsidP="00007BD1">
      <w:pPr>
        <w:spacing w:line="276" w:lineRule="auto"/>
        <w:ind w:firstLine="720"/>
        <w:jc w:val="both"/>
        <w:rPr>
          <w:rFonts w:asciiTheme="majorBidi" w:hAnsiTheme="majorBidi" w:cstheme="majorBidi"/>
          <w:lang w:eastAsia="id-ID"/>
        </w:rPr>
      </w:pPr>
      <w:r w:rsidRPr="00F54520">
        <w:rPr>
          <w:rFonts w:asciiTheme="majorBidi" w:hAnsiTheme="majorBidi" w:cstheme="majorBidi"/>
          <w:lang w:eastAsia="id-ID"/>
        </w:rPr>
        <w:t xml:space="preserve">Data dikumpulkan menggunakan teknik observasi, wawancara, dan dokumentasi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6113BC" w:rsidRPr="00F54520">
        <w:rPr>
          <w:rFonts w:asciiTheme="majorBidi" w:hAnsiTheme="majorBidi" w:cstheme="majorBidi"/>
          <w:lang w:eastAsia="id-ID"/>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xml:space="preserve">. Observasi dilakukan dengan pengamatan langsung terhadap realitas terkait fokus penelitian. Wawancara dilakukan melalui percakapan langsung dengan peneliti memberi pertanyaan yang telah disiapkan (kisi-kisi wawancara) kepada </w:t>
      </w:r>
      <w:r w:rsidRPr="00F54520">
        <w:t>informan</w:t>
      </w:r>
      <w:r w:rsidRPr="00F54520">
        <w:rPr>
          <w:rFonts w:asciiTheme="majorBidi" w:hAnsiTheme="majorBidi" w:cstheme="majorBidi"/>
          <w:lang w:eastAsia="id-ID"/>
        </w:rPr>
        <w:t xml:space="preserve">. Dokumentasi dilakukan dengan mengumpulkan data tertulis dari buku, jurnal, artikel, dan dokumen MTsN Lamakera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Liamputtong </w:t>
      </w:r>
      <w:hyperlink w:anchor="Liamputtong"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w:t>
      </w:r>
    </w:p>
    <w:p w14:paraId="022C9B48" w14:textId="508D6523" w:rsidR="00227ABB" w:rsidRPr="00F54520" w:rsidRDefault="00227ABB" w:rsidP="00007BD1">
      <w:pPr>
        <w:spacing w:line="276" w:lineRule="auto"/>
        <w:ind w:firstLine="720"/>
        <w:jc w:val="both"/>
        <w:rPr>
          <w:shd w:val="clear" w:color="auto" w:fill="FFFFFF"/>
        </w:rPr>
      </w:pPr>
      <w:r w:rsidRPr="00F54520">
        <w:rPr>
          <w:rFonts w:asciiTheme="majorBidi" w:hAnsiTheme="majorBidi" w:cstheme="majorBidi"/>
          <w:lang w:eastAsia="id-ID"/>
        </w:rPr>
        <w:t xml:space="preserve">Data yang terkumpul dianalisis menggunakan teknik analisis deskriptif kualitatif </w:t>
      </w:r>
      <w:r w:rsidRPr="00F54520">
        <w:rPr>
          <w:rFonts w:asciiTheme="majorBidi" w:hAnsiTheme="majorBidi" w:cstheme="majorBidi"/>
          <w:lang w:eastAsia="id-ID"/>
        </w:rPr>
        <w:fldChar w:fldCharType="begin" w:fldLock="1"/>
      </w:r>
      <w:r w:rsidR="0098233A"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98233A" w:rsidRPr="00F54520">
        <w:rPr>
          <w:shd w:val="clear" w:color="auto" w:fill="FFFFFF"/>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Langkah-</w:t>
      </w:r>
      <w:r w:rsidRPr="00F54520">
        <w:t>langkah</w:t>
      </w:r>
      <w:r w:rsidRPr="00F54520">
        <w:rPr>
          <w:rFonts w:asciiTheme="majorBidi" w:hAnsiTheme="majorBidi" w:cstheme="majorBidi"/>
          <w:lang w:eastAsia="id-ID"/>
        </w:rPr>
        <w:t xml:space="preserve"> analisis yang dilakukan adalah mereduksi data yang tersedia dari berbagai sumber. Setelah itu menyajikan data secara deskriptif sesuai kerangka penulisan sehingga temuan penelitian dapat dipahami pembaca. Selanjutnya mengadakan pemeriksaan keabsahan data dan penafsiran data secara triangulasi terhadap pembahasan sehingga dapat dikemukakan kesimpulan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Abdussamad </w:t>
      </w:r>
      <w:hyperlink w:anchor="Abdussamad" w:history="1">
        <w:r w:rsidRPr="00F54520">
          <w:rPr>
            <w:rStyle w:val="Hyperlink"/>
            <w:rFonts w:asciiTheme="majorBidi" w:hAnsiTheme="majorBidi" w:cstheme="majorBidi"/>
            <w:u w:val="none"/>
            <w:lang w:eastAsia="id-ID"/>
          </w:rPr>
          <w:t>2021</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w:t>
      </w:r>
    </w:p>
    <w:p w14:paraId="044DD182" w14:textId="77777777" w:rsidR="00227ABB" w:rsidRPr="00F54520" w:rsidRDefault="00227ABB" w:rsidP="00007BD1">
      <w:pPr>
        <w:shd w:val="clear" w:color="auto" w:fill="FFFFFF"/>
        <w:jc w:val="both"/>
        <w:rPr>
          <w:rFonts w:asciiTheme="majorBidi" w:hAnsiTheme="majorBidi" w:cstheme="majorBidi"/>
          <w:lang w:eastAsia="id-ID"/>
        </w:rPr>
      </w:pPr>
    </w:p>
    <w:p w14:paraId="386B0C1F" w14:textId="77777777" w:rsidR="00227ABB" w:rsidRPr="00F54520" w:rsidRDefault="00227ABB" w:rsidP="00227ABB">
      <w:pPr>
        <w:tabs>
          <w:tab w:val="left" w:pos="340"/>
        </w:tabs>
        <w:spacing w:line="276" w:lineRule="auto"/>
        <w:rPr>
          <w:rFonts w:asciiTheme="majorBidi" w:hAnsiTheme="majorBidi" w:cstheme="majorBidi"/>
          <w:b/>
          <w:bCs/>
        </w:rPr>
      </w:pPr>
      <w:r w:rsidRPr="00F54520">
        <w:rPr>
          <w:rFonts w:asciiTheme="majorBidi" w:hAnsiTheme="majorBidi" w:cstheme="majorBidi"/>
          <w:b/>
          <w:bCs/>
        </w:rPr>
        <w:t xml:space="preserve">HASIL </w:t>
      </w:r>
      <w:r w:rsidRPr="00F54520">
        <w:rPr>
          <w:b/>
          <w:caps/>
        </w:rPr>
        <w:t>PENELITIAN</w:t>
      </w:r>
      <w:r w:rsidRPr="00F54520">
        <w:rPr>
          <w:rFonts w:asciiTheme="majorBidi" w:hAnsiTheme="majorBidi" w:cstheme="majorBidi"/>
          <w:b/>
          <w:bCs/>
        </w:rPr>
        <w:t xml:space="preserve"> DAN PEMBAHASAN </w:t>
      </w:r>
    </w:p>
    <w:p w14:paraId="7DBCCBF4"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rPr>
        <w:t>Kompetensi Manajerial Kepala Madrasah</w:t>
      </w:r>
    </w:p>
    <w:p w14:paraId="4EE9443A" w14:textId="36AC7FD9" w:rsidR="00227ABB" w:rsidRPr="00F54520" w:rsidRDefault="00227ABB" w:rsidP="00007BD1">
      <w:pPr>
        <w:spacing w:line="276" w:lineRule="auto"/>
        <w:ind w:firstLine="720"/>
        <w:jc w:val="both"/>
        <w:rPr>
          <w:color w:val="000000"/>
        </w:rPr>
      </w:pPr>
      <w:r w:rsidRPr="00F54520">
        <w:rPr>
          <w:color w:val="000000"/>
        </w:rPr>
        <w:t>Kompetensi manajerial adalah kemampuan mengelola sumber daya melalui kegiatan perencanaan, pengorganisasian, pelaksanaan, dan pengawasan untuk mencapai tujuan organi</w:t>
      </w:r>
      <w:r w:rsidR="00031D3C" w:rsidRPr="00F54520">
        <w:rPr>
          <w:color w:val="000000"/>
        </w:rPr>
        <w:softHyphen/>
      </w:r>
      <w:r w:rsidRPr="00F54520">
        <w:rPr>
          <w:color w:val="000000"/>
        </w:rPr>
        <w:t>sasi secara efektif dan efisien</w:t>
      </w:r>
      <w:r w:rsidR="0098233A" w:rsidRPr="00F54520">
        <w:rPr>
          <w:color w:val="000000"/>
        </w:rPr>
        <w:t xml:space="preserve"> </w:t>
      </w:r>
      <w:r w:rsidR="0098233A" w:rsidRPr="00F54520">
        <w:rPr>
          <w:color w:val="000000"/>
        </w:rPr>
        <w:fldChar w:fldCharType="begin" w:fldLock="1"/>
      </w:r>
      <w:r w:rsidR="0098233A" w:rsidRPr="00F54520">
        <w:rPr>
          <w:color w:val="000000"/>
        </w:rPr>
        <w:instrText>ADDIN CSL_CITATION {"citationItems":[{"id":"ITEM-1","itemData":{"ISSN":"2656-8071","author":[{"dropping-particle":"","family":"Susanti","given":"Evi","non-dropping-particle":"","parse-names":false,"suffix":""}],"container-title":"Edukatif: Jurnal Ilmu Pendidikan","id":"ITEM-1","issue":"5","issued":{"date-parts":[["2021"]]},"page":"2180-2186","title":"Kontribusi Kompetensi Manajerial Kepala Sekolah Dan Iklim Kerja Terhadap Kinerja Guru","type":"article-journal","volume":"3"},"uris":["http://www.mendeley.com/documents/?uuid=6bd389bd-c522-49b9-a99a-adfa2838c395"]}],"mendeley":{"formattedCitation":"(Susanti 2021)","plainTextFormattedCitation":"(Susanti 2021)","previouslyFormattedCitation":"(Susanti 2021)"},"properties":{"noteIndex":0},"schema":"https://github.com/citation-style-language/schema/raw/master/csl-citation.json"}</w:instrText>
      </w:r>
      <w:r w:rsidR="0098233A" w:rsidRPr="00F54520">
        <w:rPr>
          <w:color w:val="000000"/>
        </w:rPr>
        <w:fldChar w:fldCharType="separate"/>
      </w:r>
      <w:r w:rsidR="0098233A" w:rsidRPr="00F54520">
        <w:rPr>
          <w:color w:val="000000"/>
        </w:rPr>
        <w:t xml:space="preserve">(Susanti </w:t>
      </w:r>
      <w:hyperlink w:anchor="Susanti" w:history="1">
        <w:r w:rsidR="0098233A" w:rsidRPr="00F54520">
          <w:rPr>
            <w:rStyle w:val="Hyperlink"/>
            <w:u w:val="none"/>
          </w:rPr>
          <w:t>2021</w:t>
        </w:r>
      </w:hyperlink>
      <w:r w:rsidR="0098233A" w:rsidRPr="00F54520">
        <w:rPr>
          <w:color w:val="000000"/>
        </w:rPr>
        <w:t>)</w:t>
      </w:r>
      <w:r w:rsidR="0098233A" w:rsidRPr="00F54520">
        <w:rPr>
          <w:color w:val="000000"/>
        </w:rPr>
        <w:fldChar w:fldCharType="end"/>
      </w:r>
      <w:r w:rsidRPr="00F54520">
        <w:rPr>
          <w:color w:val="000000"/>
        </w:rPr>
        <w:t>. Kepala madrasah sebagai manajer harus mampu mengatur agar semua potensi madrasah dapat berfungsi secara optimal. Hal ini dapat dilakukan jika ia mampu melakukan fungsi-fungsi manajemen tersebut dengan baik</w:t>
      </w:r>
      <w:r w:rsidR="0098233A" w:rsidRPr="00F54520">
        <w:rPr>
          <w:color w:val="000000"/>
        </w:rPr>
        <w:t xml:space="preserve"> </w:t>
      </w:r>
      <w:r w:rsidR="0098233A" w:rsidRPr="00F54520">
        <w:rPr>
          <w:color w:val="000000"/>
        </w:rPr>
        <w:fldChar w:fldCharType="begin" w:fldLock="1"/>
      </w:r>
      <w:r w:rsidR="0098233A" w:rsidRPr="00F54520">
        <w:rPr>
          <w:color w:val="000000"/>
        </w:rPr>
        <w:instrText>ADDIN CSL_CITATION {"citationItems":[{"id":"ITEM-1","itemData":{"ISSN":"2621-9476","author":[{"dropping-particle":"","family":"Sabrina","given":"Fatimah Farah","non-dropping-particle":"","parse-names":false,"suffix":""},{"dropping-particle":"","family":"Darmiyanti","given":"Astuti","non-dropping-particle":"","parse-names":false,"suffix":""},{"dropping-particle":"","family":"BK","given":"Muhammad Taufik","non-dropping-particle":"","parse-names":false,"suffix":""}],"container-title":"Idaarah","id":"ITEM-1","issue":"2","issued":{"date-parts":[["2020"]]},"page":"239-248","publisher":"Alauddin State Islamic University of Makassar","title":"Kompetensi Manajerial Kepala Sekolah Untuk Meningkatkan Mutu Guru","type":"article-journal","volume":"4"},"uris":["http://www.mendeley.com/documents/?uuid=a21c5b3b-5293-4479-bc2a-71502316292f"]}],"mendeley":{"formattedCitation":"(Sabrina, Darmiyanti, and BK 2020)","manualFormatting":"(Sabrina, Darmiyanti, dan BK 2020)","plainTextFormattedCitation":"(Sabrina, Darmiyanti, and BK 2020)"},"properties":{"noteIndex":0},"schema":"https://github.com/citation-style-language/schema/raw/master/csl-citation.json"}</w:instrText>
      </w:r>
      <w:r w:rsidR="0098233A" w:rsidRPr="00F54520">
        <w:rPr>
          <w:color w:val="000000"/>
        </w:rPr>
        <w:fldChar w:fldCharType="separate"/>
      </w:r>
      <w:r w:rsidR="0098233A" w:rsidRPr="00F54520">
        <w:rPr>
          <w:color w:val="000000"/>
        </w:rPr>
        <w:t xml:space="preserve">(Sabrina, Darmiyanti, dan BK </w:t>
      </w:r>
      <w:hyperlink w:anchor="Sabrina" w:history="1">
        <w:r w:rsidR="0098233A" w:rsidRPr="00F54520">
          <w:rPr>
            <w:rStyle w:val="Hyperlink"/>
            <w:u w:val="none"/>
          </w:rPr>
          <w:t>2020</w:t>
        </w:r>
      </w:hyperlink>
      <w:r w:rsidR="0098233A" w:rsidRPr="00F54520">
        <w:rPr>
          <w:color w:val="000000"/>
        </w:rPr>
        <w:t>)</w:t>
      </w:r>
      <w:r w:rsidR="0098233A" w:rsidRPr="00F54520">
        <w:rPr>
          <w:color w:val="000000"/>
        </w:rPr>
        <w:fldChar w:fldCharType="end"/>
      </w:r>
      <w:r w:rsidRPr="00F54520">
        <w:rPr>
          <w:color w:val="000000"/>
        </w:rPr>
        <w:t>.</w:t>
      </w:r>
    </w:p>
    <w:p w14:paraId="65EB572F" w14:textId="3573FA9D" w:rsidR="00227ABB" w:rsidRPr="00F54520" w:rsidRDefault="00227ABB" w:rsidP="00007BD1">
      <w:pPr>
        <w:spacing w:line="276" w:lineRule="auto"/>
        <w:ind w:firstLine="720"/>
        <w:jc w:val="both"/>
        <w:rPr>
          <w:rFonts w:asciiTheme="majorBidi" w:hAnsiTheme="majorBidi" w:cstheme="majorBidi"/>
          <w:b/>
          <w:bCs/>
        </w:rPr>
      </w:pPr>
      <w:r w:rsidRPr="00F54520">
        <w:rPr>
          <w:color w:val="000000"/>
        </w:rPr>
        <w:t>Menurut Peraturan Menteri Pendidikan Nasional Republik Indonesia Nomor 13 Tahun 2007 tentang Standar Kepala Sekolah/Madrasah, kompetensi manajerial kepala madrasah didasarkan pada enam belas indikator: (1)</w:t>
      </w:r>
      <w:r w:rsidRPr="00F54520">
        <w:t xml:space="preserve"> Menyusun perencanaan sekolah/madrasah untuk berbagai tingkatan perencanaan;</w:t>
      </w:r>
      <w:r w:rsidRPr="00F54520">
        <w:rPr>
          <w:color w:val="000000"/>
        </w:rPr>
        <w:t xml:space="preserve"> </w:t>
      </w:r>
      <w:r w:rsidRPr="00F54520">
        <w:t>(2) Mengembangkan organisasi sekolah/madrasah sesuai dengan kebutuhan;</w:t>
      </w:r>
      <w:r w:rsidRPr="00F54520">
        <w:rPr>
          <w:color w:val="000000"/>
        </w:rPr>
        <w:t xml:space="preserve"> </w:t>
      </w:r>
      <w:r w:rsidRPr="00F54520">
        <w:t>(3) Memimpin sekolah/madrasah dalam rangka pendayagunaan sumber daya sekolah/madrasah secara optimal;</w:t>
      </w:r>
      <w:r w:rsidRPr="00F54520">
        <w:rPr>
          <w:color w:val="000000"/>
        </w:rPr>
        <w:t xml:space="preserve"> </w:t>
      </w:r>
      <w:r w:rsidRPr="00F54520">
        <w:t>(4) Mengelola perubahan dan pengembangan sekolah/madrasah menuju organisasi pembelajar yang efektif;</w:t>
      </w:r>
      <w:r w:rsidRPr="00F54520">
        <w:rPr>
          <w:color w:val="000000"/>
        </w:rPr>
        <w:t xml:space="preserve"> </w:t>
      </w:r>
      <w:r w:rsidRPr="00F54520">
        <w:t xml:space="preserve">(5) Menciptakan budaya dan </w:t>
      </w:r>
      <w:r w:rsidRPr="00F54520">
        <w:lastRenderedPageBreak/>
        <w:t xml:space="preserve">iklim sekolah/madrasah yang kondusif dan inovatif bagi pembelajaran peserta didik; (6) Mengelola guru dan staf dalam rangka pendayagunaan sumber daya manusia secara optimal; (7) Mengelola sarana dan prasarana sekolah/madrasah dalam rangka pendayagunaan secara optimal; (8) Mengelola hubungan sekolah/madrasah dan masyarakat dalam rangka pencarian dukungan ide, sumber belajar, dan pembiayaan sekolah/madrasah; (9) Mengelola peserta didik dalam rangka penerimaan peserta didik baru, dan penempatan dan pengembangan kapasitas peserta didik; (10) Mengelola pengembangan kurikulum dan kegiatan pembelajaran sesuai dengan arah dan tujuan pendidikan nasional; (11) Mengelola keuangan sekolah/madrasah sesuai dengan prinsip pengelolaan yang </w:t>
      </w:r>
      <w:r w:rsidR="00031D3C" w:rsidRPr="00F54520">
        <w:t>akuntabel</w:t>
      </w:r>
      <w:r w:rsidRPr="00F54520">
        <w:t xml:space="preserve">, transparan, dan efisien; (12) Mengelola ketatausahaan sekolah/madrasah dalam mendukung pencapaian tujuan sekolah/ madrasah; (13) Mengelola unit layanan khusus sekolah/ madrasah dalam mendukung kegiatan pembelajaran dan kegiatan peserta didik di sekolah/madrasah; (14) Mengelola sistem informasi sekolah/madrasah dalam mendukung penyusunan program dan pengambilan keputusan; (15) Memanfaatkan kemajuan teknologi informasi bagi peningkatan pembelajaran dan manajemen sekolah/madrasah; (16) Melakukan monitoring, evaluasi, dan pelaporan pelaksanaan program kegiatan sekolah/madrasah dengan prosedur yang tepat, serta merencanakan tindak lanjutnya </w:t>
      </w:r>
      <w:r w:rsidRPr="00F54520">
        <w:fldChar w:fldCharType="begin" w:fldLock="1"/>
      </w:r>
      <w:r w:rsidRPr="00F54520">
        <w:instrText>ADDIN CSL_CITATION {"citationItems":[{"id":"ITEM-1","itemData":{"author":[{"dropping-particle":"","family":"Republik Indonesia","given":"","non-dropping-particle":"","parse-names":false,"suffix":""}],"id":"ITEM-1","issued":{"date-parts":[["2007"]]},"publisher-place":"Indonesia","title":"Peraturan Menteri Pendidikan Nasional Republik Indonesia Nomor 13 Tahun 2007 tentang Standar Kepala Sekolah/Madrasah","type":"legislation"},"uris":["http://www.mendeley.com/documents/?uuid=6627f6e2-4e2d-4a1f-83a1-0f0581f63492"]}],"mendeley":{"formattedCitation":"(Republik Indonesia 2007)","plainTextFormattedCitation":"(Republik Indonesia 2007)","previouslyFormattedCitation":"(Republik Indonesia 2007)"},"properties":{"noteIndex":0},"schema":"https://github.com/citation-style-language/schema/raw/master/csl-citation.json"}</w:instrText>
      </w:r>
      <w:r w:rsidRPr="00F54520">
        <w:fldChar w:fldCharType="separate"/>
      </w:r>
      <w:r w:rsidRPr="00F54520">
        <w:t xml:space="preserve">(Republik Indonesia </w:t>
      </w:r>
      <w:hyperlink w:anchor="Republik" w:history="1">
        <w:r w:rsidRPr="00F54520">
          <w:rPr>
            <w:rStyle w:val="Hyperlink"/>
            <w:u w:val="none"/>
          </w:rPr>
          <w:t>2007</w:t>
        </w:r>
      </w:hyperlink>
      <w:r w:rsidRPr="00F54520">
        <w:t>)</w:t>
      </w:r>
      <w:r w:rsidRPr="00F54520">
        <w:fldChar w:fldCharType="end"/>
      </w:r>
      <w:r w:rsidRPr="00F54520">
        <w:t>. Keenam belas indikator tersebut menjadi tolak ukur kualitas kompetensi manajerial kepala MTsN Lamakera. Pembuktiannya dapat dilihat pada implementasi empat fungsi manajemen pada program madrasah, yaitu perencanaan, pengorganisasian, pelaksanaan, dan pengawasan.</w:t>
      </w:r>
    </w:p>
    <w:p w14:paraId="107C986B" w14:textId="77777777" w:rsidR="00227ABB" w:rsidRPr="00F54520" w:rsidRDefault="00227ABB" w:rsidP="00007BD1">
      <w:pPr>
        <w:spacing w:before="120" w:line="276" w:lineRule="auto"/>
        <w:rPr>
          <w:rFonts w:asciiTheme="majorBidi" w:hAnsiTheme="majorBidi" w:cstheme="majorBidi"/>
          <w:b/>
          <w:bCs/>
          <w:i/>
          <w:iCs/>
        </w:rPr>
      </w:pPr>
      <w:r w:rsidRPr="00F54520">
        <w:rPr>
          <w:rFonts w:asciiTheme="majorBidi" w:hAnsiTheme="majorBidi" w:cstheme="majorBidi"/>
          <w:b/>
          <w:bCs/>
          <w:i/>
          <w:iCs/>
        </w:rPr>
        <w:t>Perencanaan</w:t>
      </w:r>
    </w:p>
    <w:p w14:paraId="16EFFB65" w14:textId="21CDC89B"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 harus memiliki langkah-langkah strategis dalam kepemimpinannya</w:t>
      </w:r>
      <w:r w:rsidR="0006477E" w:rsidRPr="00F54520">
        <w:rPr>
          <w:rFonts w:asciiTheme="majorBidi" w:hAnsiTheme="majorBidi" w:cstheme="majorBidi"/>
        </w:rPr>
        <w:t xml:space="preserve"> </w:t>
      </w:r>
      <w:r w:rsidR="0006477E" w:rsidRPr="00F54520">
        <w:rPr>
          <w:rFonts w:asciiTheme="majorBidi" w:hAnsiTheme="majorBidi" w:cstheme="majorBidi"/>
        </w:rPr>
        <w:fldChar w:fldCharType="begin" w:fldLock="1"/>
      </w:r>
      <w:r w:rsidR="002F5488" w:rsidRPr="00F54520">
        <w:rPr>
          <w:rFonts w:asciiTheme="majorBidi" w:hAnsiTheme="majorBidi" w:cstheme="majorBidi"/>
        </w:rPr>
        <w:instrText>ADDIN CSL_CITATION {"citationItems":[{"id":"ITEM-1","itemData":{"ISSN":"2721-5512","author":[{"dropping-particle":"","family":"Aliyas","given":"Aliyas","non-dropping-particle":"","parse-names":false,"suffix":""},{"dropping-particle":"","family":"Widyastuti","given":"Elvika","non-dropping-particle":"","parse-names":false,"suffix":""},{"dropping-particle":"","family":"Lambe","given":"Hasbi","non-dropping-particle":"","parse-names":false,"suffix":""}],"container-title":"NineStars Education","id":"ITEM-1","issue":"2","issued":{"date-parts":[["2020"]]},"page":"105-114","title":"Implementasi Manajemen Pendidikan Berbasis Sekolah dalam Meningkatkan Mutu Pendidikan Agama Islam","type":"article-journal","volume":"1"},"uris":["http://www.mendeley.com/documents/?uuid=5d163e3e-c77c-4500-a731-de752fecb9ff"]}],"mendeley":{"formattedCitation":"(Aliyas, Widyastuti, and Lambe 2020)","plainTextFormattedCitation":"(Aliyas, Widyastuti, and Lambe 2020)","previouslyFormattedCitation":"(Aliyas, Widyastuti, and Lambe 2020)"},"properties":{"noteIndex":0},"schema":"https://github.com/citation-style-language/schema/raw/master/csl-citation.json"}</w:instrText>
      </w:r>
      <w:r w:rsidR="0006477E" w:rsidRPr="00F54520">
        <w:rPr>
          <w:rFonts w:asciiTheme="majorBidi" w:hAnsiTheme="majorBidi" w:cstheme="majorBidi"/>
        </w:rPr>
        <w:fldChar w:fldCharType="separate"/>
      </w:r>
      <w:r w:rsidR="0006477E" w:rsidRPr="00F54520">
        <w:rPr>
          <w:rFonts w:asciiTheme="majorBidi" w:hAnsiTheme="majorBidi" w:cstheme="majorBidi"/>
        </w:rPr>
        <w:t xml:space="preserve">(Aliyas, Widyastuti, </w:t>
      </w:r>
      <w:r w:rsidR="00D90995" w:rsidRPr="00F54520">
        <w:rPr>
          <w:rFonts w:asciiTheme="majorBidi" w:hAnsiTheme="majorBidi" w:cstheme="majorBidi"/>
        </w:rPr>
        <w:t>dan</w:t>
      </w:r>
      <w:r w:rsidR="0006477E" w:rsidRPr="00F54520">
        <w:rPr>
          <w:rFonts w:asciiTheme="majorBidi" w:hAnsiTheme="majorBidi" w:cstheme="majorBidi"/>
        </w:rPr>
        <w:t xml:space="preserve"> Lambe </w:t>
      </w:r>
      <w:hyperlink w:anchor="Aliyas" w:history="1">
        <w:r w:rsidR="0006477E" w:rsidRPr="00F54520">
          <w:rPr>
            <w:rStyle w:val="Hyperlink"/>
            <w:rFonts w:asciiTheme="majorBidi" w:hAnsiTheme="majorBidi" w:cstheme="majorBidi"/>
            <w:u w:val="none"/>
          </w:rPr>
          <w:t>2020</w:t>
        </w:r>
      </w:hyperlink>
      <w:r w:rsidR="0006477E" w:rsidRPr="00F54520">
        <w:rPr>
          <w:rFonts w:asciiTheme="majorBidi" w:hAnsiTheme="majorBidi" w:cstheme="majorBidi"/>
        </w:rPr>
        <w:t>)</w:t>
      </w:r>
      <w:r w:rsidR="0006477E" w:rsidRPr="00F54520">
        <w:rPr>
          <w:rFonts w:asciiTheme="majorBidi" w:hAnsiTheme="majorBidi" w:cstheme="majorBidi"/>
        </w:rPr>
        <w:fldChar w:fldCharType="end"/>
      </w:r>
      <w:r w:rsidRPr="00F54520">
        <w:rPr>
          <w:rFonts w:asciiTheme="majorBidi" w:hAnsiTheme="majorBidi" w:cstheme="majorBidi"/>
        </w:rPr>
        <w:t xml:space="preserve">. Apalagi kepala MTsN Lamakera yang masih baru dalam menempati jabatan struktural tersebut, tentu dihadapkan pada adaptasi dengan lingkungan madrasah. Kondisi ini tentu berpengaruh terhadap kebijakan yang harus diputuskan. Termasuk dalam melakukan fungsi manajemen yang paling pertama, yakni perencanaan. </w:t>
      </w:r>
    </w:p>
    <w:p w14:paraId="0F8BFFDA"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 mengumpulkan semua unsur madrasah untuk membicarakan segala hal terkait perencanaan program pendidikan. Program yang disusun oleh tim perencana madrasah tersebut selanjutnya dibawah pada rapat yang melibatkan seluruh stakeholders, seperti Kepala Seksi Pendidikan Madrasah (Kasi Penmad) Kementerian Agama Flores Timur, pemerintah Lamakera, masyarakat (komite madrasah), guru, dan tenaga kependidikan MTsN Lamakera. Rencana yang disusun oleh tim madrasah tersebut disempurnakan dan disahkan untuk ditetapkan pada rapat tersebut.</w:t>
      </w:r>
    </w:p>
    <w:p w14:paraId="08E2FD7B"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Perencanaan kepala MTsN Lamakera menunjukkan gaya kepemimpinan demokratis. Seluruh pihak dilibatkan dalam perencanaan program madrasah. Kehadiran tim Kasi Penmad untuk memastikan kebijakan nasional terencana dalam program madrasah. Pelibatan masyarakat untuk mengetahui kebutuhan mereka terhadap lulusan sehingga program pendidikan dirancang untuk menyiapkan lulusan dengan kompetensi tersebut. Kehadiran guru dan tenaga kependidikan untuk mengetahui kebutuhan kerja mereka. Jadi perencanaan yang diprogramkan mengakomodir seluruh tuntutan dan kebutuhan tersebut. </w:t>
      </w:r>
    </w:p>
    <w:p w14:paraId="0722FC67" w14:textId="3D6236FF"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Beberapa informan guru mengungkapkan bahwa dalam perencanaan yang dilakukan kepala madrasah memang turut melibatkan pihak-pihak yang berwenang. Namun konsep </w:t>
      </w:r>
      <w:r w:rsidRPr="00F54520">
        <w:rPr>
          <w:rFonts w:asciiTheme="majorBidi" w:hAnsiTheme="majorBidi" w:cstheme="majorBidi"/>
        </w:rPr>
        <w:lastRenderedPageBreak/>
        <w:t>perencanaan tersebut masih kurang baik dalam menentukan apa yang dilakukan, siapa yang melakukan, bagaimana cara melakukan atau mengeksekusi program-program yang direncana</w:t>
      </w:r>
      <w:r w:rsidR="00031D3C" w:rsidRPr="00F54520">
        <w:rPr>
          <w:rFonts w:asciiTheme="majorBidi" w:hAnsiTheme="majorBidi" w:cstheme="majorBidi"/>
        </w:rPr>
        <w:softHyphen/>
      </w:r>
      <w:r w:rsidRPr="00F54520">
        <w:rPr>
          <w:rFonts w:asciiTheme="majorBidi" w:hAnsiTheme="majorBidi" w:cstheme="majorBidi"/>
        </w:rPr>
        <w:t>kan hingga akhirnya berimplikasi pada penetapan waktu pelaksanaannya. Data ini diperkuat oleh informan guru lainnya bahwa kepala sekolah memang melibatkan semua unsur penting terutama para guru dalam rapat perencanaan program madrasah. Namun keterlibatan tersebut tidak berlanjut pada pelaksanaan. Surat keputusan panitia atau pelaksana kegiatan terkadang hanya formalitas. Dalam artian, penunjukan penanggung jawab dari program kerja yang disepakati masih kurang efektif.</w:t>
      </w:r>
    </w:p>
    <w:p w14:paraId="6439AF0B" w14:textId="0DFA3466" w:rsidR="00227ABB" w:rsidRPr="00F54520" w:rsidRDefault="00227ABB" w:rsidP="00A30121">
      <w:pPr>
        <w:spacing w:line="276" w:lineRule="auto"/>
        <w:ind w:firstLine="720"/>
        <w:jc w:val="both"/>
      </w:pPr>
      <w:r w:rsidRPr="00F54520">
        <w:rPr>
          <w:rFonts w:asciiTheme="majorBidi" w:hAnsiTheme="majorBidi" w:cstheme="majorBidi"/>
        </w:rPr>
        <w:t xml:space="preserve">Data wawancara tersebut mengindikasikan bahwa prinsip perencanaan (apa, siapa, di mana dan bagaimana) dalam program madrasah belum terlaksana secara optimal. Realitas ini </w:t>
      </w:r>
      <w:r w:rsidR="00A30121" w:rsidRPr="00F54520">
        <w:rPr>
          <w:rFonts w:asciiTheme="majorBidi" w:hAnsiTheme="majorBidi" w:cstheme="majorBidi"/>
        </w:rPr>
        <w:t>disebabkan oleh</w:t>
      </w:r>
      <w:r w:rsidRPr="00F54520">
        <w:rPr>
          <w:rFonts w:asciiTheme="majorBidi" w:hAnsiTheme="majorBidi" w:cstheme="majorBidi"/>
        </w:rPr>
        <w:t xml:space="preserve"> </w:t>
      </w:r>
      <w:r w:rsidRPr="00F54520">
        <w:t>kurang</w:t>
      </w:r>
      <w:r w:rsidR="00A30121" w:rsidRPr="00F54520">
        <w:t>nya langkah</w:t>
      </w:r>
      <w:r w:rsidRPr="00F54520">
        <w:t xml:space="preserve"> komunikatif kepala madrasah </w:t>
      </w:r>
      <w:r w:rsidR="00A30121" w:rsidRPr="00F54520">
        <w:t>dengan</w:t>
      </w:r>
      <w:r w:rsidRPr="00F54520">
        <w:t xml:space="preserve"> guru MTsN Lamakera. Asumsi tersebut di</w:t>
      </w:r>
      <w:r w:rsidR="00A30121" w:rsidRPr="00F54520">
        <w:t xml:space="preserve">dasarkan pada pentingnya komunikasi dalam organisasi sebagai elemen suksesnya sistem untuk berjalan secara baik </w:t>
      </w:r>
      <w:r w:rsidR="00A30121" w:rsidRPr="00F54520">
        <w:fldChar w:fldCharType="begin" w:fldLock="1"/>
      </w:r>
      <w:r w:rsidR="00A30121" w:rsidRPr="00F54520">
        <w:instrText>ADDIN CSL_CITATION {"citationItems":[{"id":"ITEM-1","itemData":{"ISSN":"2656-8012","author":[{"dropping-particle":"","family":"Siregar","given":"Fauzan Ahmad","non-dropping-particle":"","parse-names":false,"suffix":""},{"dropping-particle":"","family":"Usriyah","given":"Lailatul","non-dropping-particle":"","parse-names":false,"suffix":""}],"container-title":"Idarah (Jurnal Pendidikan Dan Kependidikan)","id":"ITEM-1","issue":"2","issued":{"date-parts":[["2021"]]},"page":"163-174","title":"Peranan komunikasi organisasi dalam manajemen konflik","type":"article-journal","volume":"5"},"uris":["http://www.mendeley.com/documents/?uuid=d9506c93-44b4-4c0f-b87a-cb11fdba7a09"]}],"mendeley":{"formattedCitation":"(Siregar and Usriyah 2021)","plainTextFormattedCitation":"(Siregar and Usriyah 2021)","previouslyFormattedCitation":"(Siregar and Usriyah 2021)"},"properties":{"noteIndex":0},"schema":"https://github.com/citation-style-language/schema/raw/master/csl-citation.json"}</w:instrText>
      </w:r>
      <w:r w:rsidR="00A30121" w:rsidRPr="00F54520">
        <w:fldChar w:fldCharType="separate"/>
      </w:r>
      <w:r w:rsidR="00A30121" w:rsidRPr="00F54520">
        <w:t xml:space="preserve">(Siregar </w:t>
      </w:r>
      <w:r w:rsidR="00FE074E" w:rsidRPr="00F54520">
        <w:t>dan</w:t>
      </w:r>
      <w:r w:rsidR="00A30121" w:rsidRPr="00F54520">
        <w:t xml:space="preserve"> Usriyah </w:t>
      </w:r>
      <w:hyperlink w:anchor="Siregar" w:history="1">
        <w:r w:rsidR="00A30121" w:rsidRPr="00F54520">
          <w:rPr>
            <w:rStyle w:val="Hyperlink"/>
            <w:u w:val="none"/>
          </w:rPr>
          <w:t>2021</w:t>
        </w:r>
      </w:hyperlink>
      <w:r w:rsidR="00A30121" w:rsidRPr="00F54520">
        <w:t>)</w:t>
      </w:r>
      <w:r w:rsidR="00A30121" w:rsidRPr="00F54520">
        <w:fldChar w:fldCharType="end"/>
      </w:r>
      <w:r w:rsidR="00A30121" w:rsidRPr="00F54520">
        <w:t xml:space="preserve">. Tanpa komunikasi yang baik akan mengakibatkan Miss Komunikasi (kesalahan komunikasi) dengan rekan kerja atau atasan yang dampaknya cukup besar bagi individu maupun organisasi </w:t>
      </w:r>
      <w:r w:rsidR="00A30121" w:rsidRPr="00F54520">
        <w:fldChar w:fldCharType="begin" w:fldLock="1"/>
      </w:r>
      <w:r w:rsidR="00E653F7" w:rsidRPr="00F54520">
        <w:instrText>ADDIN CSL_CITATION {"citationItems":[{"id":"ITEM-1","itemData":{"ISSN":"2686-5238","author":[{"dropping-particle":"","family":"Puspitasari","given":"Dita","non-dropping-particle":"","parse-names":false,"suffix":""},{"dropping-particle":"","family":"Danaya","given":"Bayu Putra","non-dropping-particle":"","parse-names":false,"suffix":""}],"container-title":"Jurnal Ekonomi Manajemen Sistem Informasi","id":"ITEM-1","issue":"3","issued":{"date-parts":[["2022"]]},"page":"257-268","title":"Pentingnya Peranan Komunikasi Dalam Organisasi: Lisan, Non Verbal, Dan Tertulis (Literature Review Manajemen)","type":"article-journal","volume":"3"},"uris":["http://www.mendeley.com/documents/?uuid=3a7e6e04-703b-4a68-93f3-85f0f8ea1803"]}],"mendeley":{"formattedCitation":"(Puspitasari and Danaya 2022)","plainTextFormattedCitation":"(Puspitasari and Danaya 2022)","previouslyFormattedCitation":"(Puspitasari and Danaya 2022)"},"properties":{"noteIndex":0},"schema":"https://github.com/citation-style-language/schema/raw/master/csl-citation.json"}</w:instrText>
      </w:r>
      <w:r w:rsidR="00A30121" w:rsidRPr="00F54520">
        <w:fldChar w:fldCharType="separate"/>
      </w:r>
      <w:r w:rsidR="00A30121" w:rsidRPr="00F54520">
        <w:t xml:space="preserve">(Puspitasari </w:t>
      </w:r>
      <w:r w:rsidR="009C3747" w:rsidRPr="00F54520">
        <w:t>dan</w:t>
      </w:r>
      <w:r w:rsidR="00A30121" w:rsidRPr="00F54520">
        <w:t xml:space="preserve"> Danaya </w:t>
      </w:r>
      <w:hyperlink w:anchor="Puspitasari" w:history="1">
        <w:r w:rsidR="00A30121" w:rsidRPr="00F54520">
          <w:rPr>
            <w:rStyle w:val="Hyperlink"/>
            <w:u w:val="none"/>
          </w:rPr>
          <w:t>2022</w:t>
        </w:r>
      </w:hyperlink>
      <w:r w:rsidR="00A30121" w:rsidRPr="00F54520">
        <w:t>)</w:t>
      </w:r>
      <w:r w:rsidR="00A30121" w:rsidRPr="00F54520">
        <w:fldChar w:fldCharType="end"/>
      </w:r>
      <w:r w:rsidR="00A30121" w:rsidRPr="00F54520">
        <w:t>.</w:t>
      </w:r>
    </w:p>
    <w:p w14:paraId="13FD189C"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i/>
          <w:iCs/>
        </w:rPr>
        <w:t>Pengorganisasian</w:t>
      </w:r>
    </w:p>
    <w:p w14:paraId="6FA5C374" w14:textId="3748EE2B" w:rsidR="00227ABB" w:rsidRPr="00F54520" w:rsidRDefault="00227ABB" w:rsidP="00007BD1">
      <w:pPr>
        <w:spacing w:line="276" w:lineRule="auto"/>
        <w:ind w:firstLine="720"/>
        <w:jc w:val="both"/>
      </w:pPr>
      <w:r w:rsidRPr="00F54520">
        <w:rPr>
          <w:rFonts w:asciiTheme="majorBidi" w:hAnsiTheme="majorBidi" w:cstheme="majorBidi"/>
        </w:rPr>
        <w:t xml:space="preserve">Pengorganisasian merupakan proses membagi kerja ke dalam tugas-tugas kecil, membebankan tugas-tugas itu kepada orang sesuai dengan kemampuannya, dan mengalokasikan sumber daya, serta mengoordinasikannya dalam rangka efektifitas pencapaian tujuan organisasi </w:t>
      </w:r>
      <w:r w:rsidRPr="00F54520">
        <w:rPr>
          <w:rFonts w:asciiTheme="majorBidi" w:hAnsiTheme="majorBidi" w:cstheme="majorBidi"/>
        </w:rPr>
        <w:fldChar w:fldCharType="begin" w:fldLock="1"/>
      </w:r>
      <w:r w:rsidRPr="00F54520">
        <w:rPr>
          <w:rFonts w:asciiTheme="majorBidi" w:hAnsiTheme="majorBidi" w:cstheme="majorBidi"/>
        </w:rPr>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 xml:space="preserve">(Syukran et al. </w:t>
      </w:r>
      <w:hyperlink w:anchor="Syukran" w:history="1">
        <w:r w:rsidRPr="00F54520">
          <w:rPr>
            <w:rStyle w:val="Hyperlink"/>
            <w:rFonts w:asciiTheme="majorBidi" w:hAnsiTheme="majorBidi" w:cstheme="majorBidi"/>
            <w:u w:val="none"/>
          </w:rPr>
          <w:t>2022</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Bentuk pengorganisasian yang dilakukan oleh kepala MTsN Lamakera adalah menetapkan surat keputusan panitia pelaksana untuk berbagai program madrasah. Dokumen surat keputusan tersebut didokumentasikan dengan baik oleh bagian tata usaha madrasah dan diserahkan kepada masing-masing yang bersangkutan.</w:t>
      </w:r>
    </w:p>
    <w:p w14:paraId="45482E7A"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Pengorganisasian kepala MTsN Lamakera sangat baik secara dokumen legal formal namun belum efektif dari segi pelaksanaan. Salah seorang informan guru mengungkapkan bahwa surat keputusan terkait kepanitiaan memang disepakati dalam rapat dan ditetapkan oleh kepala madrasah namun dalam eksekusinya di lapangan guru honorer dan guru sukarela lah yang banyak berperan meskipun di luar tugas kepanitiaannya. Informan lain bahkan mengemukakan bahwa ada konsekuensi biaya pada kepanitiaan, pembagiannya disesuaikan dengan struktur kepanitiaan dalam surat keputusan namun tugas itu tetap lebih banyak dilaksanakan oleh guru honorer dan sukarela. </w:t>
      </w:r>
    </w:p>
    <w:p w14:paraId="7D2BE98A" w14:textId="16D0A260"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Data tersebut menunjukkan bahwa adanya komunikasi yang kurang efektif antara kepala madrasah dengan guru dan antara guru dengan guru lainnya. Struktur kepanitiaan program madrasah memang dipengaruhi oleh aturan nasional namun dengan komunikasi yang baik dapat menghasilkan kesepakatan-kesepakatan solutif dengan tetap mempertahan</w:t>
      </w:r>
      <w:r w:rsidRPr="00F54520">
        <w:rPr>
          <w:rFonts w:asciiTheme="majorBidi" w:hAnsiTheme="majorBidi" w:cstheme="majorBidi"/>
        </w:rPr>
        <w:softHyphen/>
        <w:t xml:space="preserve">kan struktur kepanitiaan sambil memperhatikan kebutuhan kerja para guru yang memiliki kontribusi banyak pada program tersebut. Sebab pengorganisasian itu bukan sekedar menempatkan orang tepat pada posisi yang tepat melainkan juga mengusahakan hubungan-hubungan kelakuan yang efektif antara orang-orang sehingga mereka dapat bekerja sama dengan efisien </w:t>
      </w:r>
      <w:r w:rsidRPr="00F54520">
        <w:rPr>
          <w:rFonts w:asciiTheme="majorBidi" w:hAnsiTheme="majorBidi" w:cstheme="majorBidi"/>
        </w:rPr>
        <w:fldChar w:fldCharType="begin" w:fldLock="1"/>
      </w:r>
      <w:r w:rsidRPr="00F54520">
        <w:rPr>
          <w:rFonts w:asciiTheme="majorBidi" w:hAnsiTheme="majorBidi" w:cstheme="majorBidi"/>
        </w:rPr>
        <w:instrText>ADDIN CSL_CITATION {"citationItems":[{"id":"ITEM-1","itemData":{"author":[{"dropping-particle":"","family":"Ramayulis","given":"","non-dropping-particle":"","parse-names":false,"suffix":""}],"id":"ITEM-1","issued":{"date-parts":[["2013"]]},"publisher":"Kalam Mulia","publisher-place":"Jakarta, Indonesia","title":"Profesi dan Etika Keguruan","type":"book"},"uris":["http://www.mendeley.com/documents/?uuid=eca13fb7-6ab3-44cb-94c0-087a9b9fc1bc"]}],"mendeley":{"formattedCitation":"(Ramayulis 2013)","plainTextFormattedCitation":"(Ramayulis 2013)","previouslyFormattedCitation":"(Ramayulis 2013)"},"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 xml:space="preserve">(Ramayulis </w:t>
      </w:r>
      <w:hyperlink w:anchor="Ramayulis" w:history="1">
        <w:r w:rsidRPr="00F54520">
          <w:rPr>
            <w:rStyle w:val="Hyperlink"/>
            <w:rFonts w:asciiTheme="majorBidi" w:hAnsiTheme="majorBidi" w:cstheme="majorBidi"/>
            <w:u w:val="none"/>
          </w:rPr>
          <w:t>2013</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xml:space="preserve">. </w:t>
      </w:r>
    </w:p>
    <w:p w14:paraId="18AB5091" w14:textId="65202FED" w:rsidR="00227ABB" w:rsidRPr="00F54520" w:rsidRDefault="00227ABB" w:rsidP="00007BD1">
      <w:pPr>
        <w:spacing w:line="276" w:lineRule="auto"/>
        <w:ind w:firstLine="720"/>
        <w:jc w:val="both"/>
        <w:rPr>
          <w:rFonts w:asciiTheme="majorBidi" w:hAnsiTheme="majorBidi" w:cstheme="majorBidi"/>
        </w:rPr>
      </w:pPr>
      <w:r w:rsidRPr="00F54520">
        <w:lastRenderedPageBreak/>
        <w:t xml:space="preserve">Pengorganisasian merupakan tahap di mana kepala madrasah dapat menargetkan ketercapaian kerja dengan membagi tugas dalam berbagai unsur organisasi pada orang dan kelompok yang pas. </w:t>
      </w:r>
      <w:r w:rsidRPr="00F54520">
        <w:rPr>
          <w:rFonts w:asciiTheme="majorBidi" w:hAnsiTheme="majorBidi" w:cstheme="majorBidi"/>
        </w:rPr>
        <w:t xml:space="preserve">Menurut </w:t>
      </w:r>
      <w:r w:rsidRPr="00F54520">
        <w:rPr>
          <w:rFonts w:asciiTheme="majorBidi" w:hAnsiTheme="majorBidi" w:cstheme="majorBidi"/>
        </w:rPr>
        <w:fldChar w:fldCharType="begin" w:fldLock="1"/>
      </w:r>
      <w:r w:rsidR="00A30121" w:rsidRPr="00F54520">
        <w:rPr>
          <w:rFonts w:asciiTheme="majorBidi" w:hAnsiTheme="majorBidi" w:cstheme="majorBidi"/>
        </w:rPr>
        <w:instrText>ADDIN CSL_CITATION {"citationItems":[{"id":"ITEM-1","itemData":{"author":[{"dropping-particle":"","family":"Barlian","given":"Ikbal","non-dropping-particle":"","parse-names":false,"suffix":""}],"id":"ITEM-1","issued":{"date-parts":[["2013"]]},"publisher":"Gapprint","publisher-place":"Jakarta, Indonesia","title":"Manajemen Berbasis Sekolah: Menuju Sekolah Berprestasi","type":"book"},"uris":["http://www.mendeley.com/documents/?uuid=a615fd0f-ee3b-4315-b9bb-11c5a0f9e5cf"]}],"mendeley":{"formattedCitation":"(Barlian 2013)","manualFormatting":"Barlian (2013)","plainTextFormattedCitation":"(Barlian 2013)","previouslyFormattedCitation":"(Barlian 2013)"},"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Barlian (</w:t>
      </w:r>
      <w:hyperlink w:anchor="Barlian" w:history="1">
        <w:r w:rsidRPr="00F54520">
          <w:rPr>
            <w:rStyle w:val="Hyperlink"/>
            <w:rFonts w:asciiTheme="majorBidi" w:hAnsiTheme="majorBidi" w:cstheme="majorBidi"/>
            <w:u w:val="none"/>
          </w:rPr>
          <w:t>2013</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pengorganisasian mencakup beberapa kegiatan, yaitu: (1) pembagian kerja yang harus dilakukan dan menugaskannya pada individu tertentu dan kelompok-kelompok, (2) pembagian kreativitas menurut level kekuasaan dan tanggung jawab, (3) pembagian tugas atau pengelompokan tugas menurut tipe dan jenis yang berbeda-beda, (4) penggunaan mekanisme koordinasi kegiatan individu dan kelompok, dan (5) pengaturan hubungan kerja antara organisasi. Berdasarkan lima kegiatan pengorganisasian tersebut kepala MTsN Lamakera telah melaksanakan dengan baik tiga poin awal namun masih perlu perbaikan pada dua poin akhir.</w:t>
      </w:r>
    </w:p>
    <w:p w14:paraId="7F3E80D8" w14:textId="77777777" w:rsidR="00227ABB" w:rsidRPr="00F54520" w:rsidRDefault="00227ABB" w:rsidP="00007BD1">
      <w:pPr>
        <w:spacing w:before="120" w:line="276" w:lineRule="auto"/>
        <w:rPr>
          <w:rFonts w:asciiTheme="majorBidi" w:hAnsiTheme="majorBidi" w:cstheme="majorBidi"/>
          <w:b/>
          <w:bCs/>
          <w:sz w:val="22"/>
          <w:szCs w:val="22"/>
        </w:rPr>
      </w:pPr>
      <w:r w:rsidRPr="00F54520">
        <w:rPr>
          <w:rFonts w:asciiTheme="majorBidi" w:hAnsiTheme="majorBidi" w:cstheme="majorBidi"/>
          <w:b/>
          <w:bCs/>
          <w:i/>
          <w:iCs/>
        </w:rPr>
        <w:t>Pelaksanaan</w:t>
      </w:r>
    </w:p>
    <w:p w14:paraId="1BE1EB30" w14:textId="19DDFCC2"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Fungsi manajemen pelaksanaan adalah tindakan yang bertujuan agar semua anggota kelompok berusaha untuk mencapai sasaran yang sesuai dengan perencanaan manajerial dan usaha-usaha organisasi</w:t>
      </w:r>
      <w:r w:rsidR="0075704C" w:rsidRPr="00F54520">
        <w:rPr>
          <w:rFonts w:asciiTheme="majorBidi" w:hAnsiTheme="majorBidi" w:cstheme="majorBidi"/>
        </w:rPr>
        <w:t xml:space="preserve"> </w:t>
      </w:r>
      <w:r w:rsidR="0075704C" w:rsidRPr="00F54520">
        <w:rPr>
          <w:rFonts w:asciiTheme="majorBidi" w:hAnsiTheme="majorBidi" w:cstheme="majorBidi"/>
        </w:rPr>
        <w:fldChar w:fldCharType="begin" w:fldLock="1"/>
      </w:r>
      <w:r w:rsidR="00B81AED" w:rsidRPr="00F54520">
        <w:rPr>
          <w:rFonts w:asciiTheme="majorBidi" w:hAnsiTheme="majorBidi" w:cstheme="majorBidi"/>
        </w:rPr>
        <w:instrText>ADDIN CSL_CITATION {"citationItems":[{"id":"ITEM-1","itemData":{"ISSN":"2798-4303","author":[{"dropping-particle":"","family":"Mubarok","given":"Ramdanil","non-dropping-particle":"","parse-names":false,"suffix":""}],"container-title":"Al-Rabwah","id":"ITEM-1","issue":"01","issued":{"date-parts":[["2019"]]},"page":"27-44","title":"Pelaksanaan Fungsi-Fungsi Manajemen Dalam Peningkatan Mutu Lembaga Pendidikan Islam","type":"article-journal","volume":"13"},"uris":["http://www.mendeley.com/documents/?uuid=1b494efa-38b9-4252-8b50-9740a4772c1b"]}],"mendeley":{"formattedCitation":"(Mubarok 2019)","plainTextFormattedCitation":"(Mubarok 2019)","previouslyFormattedCitation":"(Mubarok 2019)"},"properties":{"noteIndex":0},"schema":"https://github.com/citation-style-language/schema/raw/master/csl-citation.json"}</w:instrText>
      </w:r>
      <w:r w:rsidR="0075704C" w:rsidRPr="00F54520">
        <w:rPr>
          <w:rFonts w:asciiTheme="majorBidi" w:hAnsiTheme="majorBidi" w:cstheme="majorBidi"/>
        </w:rPr>
        <w:fldChar w:fldCharType="separate"/>
      </w:r>
      <w:r w:rsidR="0075704C" w:rsidRPr="00F54520">
        <w:rPr>
          <w:rFonts w:asciiTheme="majorBidi" w:hAnsiTheme="majorBidi" w:cstheme="majorBidi"/>
        </w:rPr>
        <w:t xml:space="preserve">(Mubarok </w:t>
      </w:r>
      <w:hyperlink w:anchor="Mubarok" w:history="1">
        <w:r w:rsidR="0075704C" w:rsidRPr="00F54520">
          <w:rPr>
            <w:rStyle w:val="Hyperlink"/>
            <w:rFonts w:asciiTheme="majorBidi" w:hAnsiTheme="majorBidi" w:cstheme="majorBidi"/>
            <w:u w:val="none"/>
          </w:rPr>
          <w:t>2019</w:t>
        </w:r>
      </w:hyperlink>
      <w:r w:rsidR="0075704C" w:rsidRPr="00F54520">
        <w:rPr>
          <w:rFonts w:asciiTheme="majorBidi" w:hAnsiTheme="majorBidi" w:cstheme="majorBidi"/>
        </w:rPr>
        <w:t>)</w:t>
      </w:r>
      <w:r w:rsidR="0075704C" w:rsidRPr="00F54520">
        <w:rPr>
          <w:rFonts w:asciiTheme="majorBidi" w:hAnsiTheme="majorBidi" w:cstheme="majorBidi"/>
        </w:rPr>
        <w:fldChar w:fldCharType="end"/>
      </w:r>
      <w:r w:rsidRPr="00F54520">
        <w:rPr>
          <w:rFonts w:asciiTheme="majorBidi" w:hAnsiTheme="majorBidi" w:cstheme="majorBidi"/>
        </w:rPr>
        <w:t>. Jadi</w:t>
      </w:r>
      <w:r w:rsidR="0075704C" w:rsidRPr="00F54520">
        <w:rPr>
          <w:rFonts w:asciiTheme="majorBidi" w:hAnsiTheme="majorBidi" w:cstheme="majorBidi"/>
        </w:rPr>
        <w:t>,</w:t>
      </w:r>
      <w:r w:rsidRPr="00F54520">
        <w:rPr>
          <w:rFonts w:asciiTheme="majorBidi" w:hAnsiTheme="majorBidi" w:cstheme="majorBidi"/>
        </w:rPr>
        <w:t xml:space="preserve"> fungsi manajemen pelaksanaan yang dilakukan oleh kepala MTsN Lamakera merupakan proses implementasi dari segala bentuk rencana, konsep, ide, dan gagasan yang telah disusun sebelumnya baik pada level manajerial maupun operasional dalam rangka mencapai tujuan madrasah.</w:t>
      </w:r>
    </w:p>
    <w:p w14:paraId="450848B5" w14:textId="26774657" w:rsidR="00227ABB" w:rsidRPr="00F54520" w:rsidRDefault="00227ABB" w:rsidP="00007BD1">
      <w:pPr>
        <w:spacing w:line="276" w:lineRule="auto"/>
        <w:ind w:firstLine="720"/>
        <w:jc w:val="both"/>
      </w:pPr>
      <w:r w:rsidRPr="00F54520">
        <w:rPr>
          <w:rFonts w:asciiTheme="majorBidi" w:hAnsiTheme="majorBidi" w:cstheme="majorBidi"/>
        </w:rPr>
        <w:t xml:space="preserve">Tahap pelaksanaan menjadi sangat penting karena merupakan proses merubah perencanaan menjadi kenyataan. Pelaksanaan </w:t>
      </w:r>
      <w:r w:rsidRPr="00F54520">
        <w:t>berkaitan erat dengan Sumber Daya Manusia (SDM) yang pada akhirnya merupakan pusat dari semua aktivitas manajemen</w:t>
      </w:r>
      <w:r w:rsidR="002F5488" w:rsidRPr="00F54520">
        <w:t xml:space="preserve"> </w:t>
      </w:r>
      <w:r w:rsidR="002F5488" w:rsidRPr="00F54520">
        <w:fldChar w:fldCharType="begin" w:fldLock="1"/>
      </w:r>
      <w:r w:rsidR="002F5488" w:rsidRPr="00F54520">
        <w:instrText>ADDIN CSL_CITATION {"citationItems":[{"id":"ITEM-1","itemData":{"ISSN":"2579-3314","author":[{"dropping-particle":"","family":"Widiansyah","given":"Apriyanti","non-dropping-particle":"","parse-names":false,"suffix":""}],"container-title":"Cakrawala: Jurnal Humaniora Bina Sarana Informatika","id":"ITEM-1","issue":"2","issued":{"date-parts":[["2018"]]},"page":"229-234","title":"Peranan sumber daya pendidikan sebagai faktor penentu dalam manajemen sistem pendidikan","type":"article-journal","volume":"18"},"uris":["http://www.mendeley.com/documents/?uuid=8fd0c31d-9cc5-4951-94e6-19030054a050"]}],"mendeley":{"formattedCitation":"(Widiansyah 2018)","manualFormatting":"(Widiansyah 2018;","plainTextFormattedCitation":"(Widiansyah 2018)","previouslyFormattedCitation":"(Widiansyah 2018)"},"properties":{"noteIndex":0},"schema":"https://github.com/citation-style-language/schema/raw/master/csl-citation.json"}</w:instrText>
      </w:r>
      <w:r w:rsidR="002F5488" w:rsidRPr="00F54520">
        <w:fldChar w:fldCharType="separate"/>
      </w:r>
      <w:r w:rsidR="002F5488" w:rsidRPr="00F54520">
        <w:t xml:space="preserve">(Widiansyah </w:t>
      </w:r>
      <w:hyperlink w:anchor="Widiansyah" w:history="1">
        <w:r w:rsidR="002F5488" w:rsidRPr="00F54520">
          <w:rPr>
            <w:rStyle w:val="Hyperlink"/>
            <w:u w:val="none"/>
          </w:rPr>
          <w:t>2018</w:t>
        </w:r>
      </w:hyperlink>
      <w:r w:rsidR="002F5488" w:rsidRPr="00F54520">
        <w:t>;</w:t>
      </w:r>
      <w:r w:rsidR="002F5488" w:rsidRPr="00F54520">
        <w:fldChar w:fldCharType="end"/>
      </w:r>
      <w:r w:rsidR="002F5488" w:rsidRPr="00F54520">
        <w:t xml:space="preserve"> </w:t>
      </w:r>
      <w:r w:rsidR="002F5488" w:rsidRPr="00F54520">
        <w:fldChar w:fldCharType="begin" w:fldLock="1"/>
      </w:r>
      <w:r w:rsidR="00D52F50" w:rsidRPr="00F54520">
        <w:instrText>ADDIN CSL_CITATION {"citationItems":[{"id":"ITEM-1","itemData":{"ISSN":"2407-1633","author":[{"dropping-particle":"","family":"Almasri","given":"M Nazar","non-dropping-particle":"","parse-names":false,"suffix":""}],"container-title":"Kutubkhanah","id":"ITEM-1","issue":"2","issued":{"date-parts":[["2016"]]},"page":"133-151","title":"Manajemen Sumber Daya Manusia: Imlementasi Dalam Pendidikan Islam","type":"article-journal","volume":"19"},"uris":["http://www.mendeley.com/documents/?uuid=1172c25a-6813-452b-a87f-4410b438fb06"]}],"mendeley":{"formattedCitation":"(Almasri 2016)","manualFormatting":"Almasri 2016)","plainTextFormattedCitation":"(Almasri 2016)","previouslyFormattedCitation":"(Almasri 2016)"},"properties":{"noteIndex":0},"schema":"https://github.com/citation-style-language/schema/raw/master/csl-citation.json"}</w:instrText>
      </w:r>
      <w:r w:rsidR="002F5488" w:rsidRPr="00F54520">
        <w:fldChar w:fldCharType="separate"/>
      </w:r>
      <w:r w:rsidR="002F5488" w:rsidRPr="00F54520">
        <w:t xml:space="preserve">Almasri </w:t>
      </w:r>
      <w:hyperlink w:anchor="Almasri" w:history="1">
        <w:r w:rsidR="002F5488" w:rsidRPr="00F54520">
          <w:rPr>
            <w:rStyle w:val="Hyperlink"/>
            <w:u w:val="none"/>
          </w:rPr>
          <w:t>2016</w:t>
        </w:r>
      </w:hyperlink>
      <w:r w:rsidR="002F5488" w:rsidRPr="00F54520">
        <w:t>)</w:t>
      </w:r>
      <w:r w:rsidR="002F5488" w:rsidRPr="00F54520">
        <w:fldChar w:fldCharType="end"/>
      </w:r>
      <w:r w:rsidRPr="00F54520">
        <w:t>. Guru sebagai sumber daya madrasah memiliki tugas, peran, dan tanggung jawab yang harus dilaksanakan. Kepala madrasah menjadi orang yang harus memastikan bahwa tugas, peran, dan tanggung jawab guru tersebut terlaksana secara profesional. Tidak sekedar menggugurkan kewajiban mengajar atau kegiatan kepanitiaan madrasah</w:t>
      </w:r>
      <w:r w:rsidR="00B81AED" w:rsidRPr="00F54520">
        <w:t xml:space="preserve"> </w:t>
      </w:r>
      <w:r w:rsidR="00B81AED" w:rsidRPr="00F54520">
        <w:fldChar w:fldCharType="begin" w:fldLock="1"/>
      </w:r>
      <w:r w:rsidR="00B81AED" w:rsidRPr="00F54520">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B81AED" w:rsidRPr="00F54520">
        <w:fldChar w:fldCharType="separate"/>
      </w:r>
      <w:r w:rsidR="00B81AED" w:rsidRPr="00F54520">
        <w:t xml:space="preserve">(Amri </w:t>
      </w:r>
      <w:r w:rsidR="00387D64" w:rsidRPr="00F54520">
        <w:t>dan</w:t>
      </w:r>
      <w:r w:rsidR="00B81AED" w:rsidRPr="00F54520">
        <w:t xml:space="preserve"> Bundu </w:t>
      </w:r>
      <w:hyperlink w:anchor="Amri" w:history="1">
        <w:r w:rsidR="00B81AED" w:rsidRPr="00F54520">
          <w:rPr>
            <w:rStyle w:val="Hyperlink"/>
            <w:u w:val="none"/>
          </w:rPr>
          <w:t>2021</w:t>
        </w:r>
      </w:hyperlink>
      <w:r w:rsidR="00B81AED" w:rsidRPr="00F54520">
        <w:t>)</w:t>
      </w:r>
      <w:r w:rsidR="00B81AED" w:rsidRPr="00F54520">
        <w:fldChar w:fldCharType="end"/>
      </w:r>
      <w:r w:rsidRPr="00F54520">
        <w:t>.</w:t>
      </w:r>
    </w:p>
    <w:p w14:paraId="3B5508F3" w14:textId="0DBE9EBD" w:rsidR="006F135C" w:rsidRPr="00F54520" w:rsidRDefault="00227ABB" w:rsidP="00007BD1">
      <w:pPr>
        <w:spacing w:line="276" w:lineRule="auto"/>
        <w:ind w:firstLine="720"/>
        <w:jc w:val="both"/>
      </w:pPr>
      <w:r w:rsidRPr="00F54520">
        <w:t xml:space="preserve">   Secara sederhana, pelaksanaan dapat diartikan sebagai upaya manajemen untuk mewujudkan segala rencana demi tercapainya tujuan organisasi melalui pemanfaatan dan pengarahan semua sumber daya organisasi</w:t>
      </w:r>
      <w:r w:rsidR="00B81AED" w:rsidRPr="00F54520">
        <w:t xml:space="preserve"> </w:t>
      </w:r>
      <w:r w:rsidR="00B81AED" w:rsidRPr="00F54520">
        <w:fldChar w:fldCharType="begin" w:fldLock="1"/>
      </w:r>
      <w:r w:rsidR="002F1A17" w:rsidRPr="00F54520">
        <w:instrText>ADDIN CSL_CITATION {"citationItems":[{"id":"ITEM-1","itemData":{"ISSN":"2598-2818","author":[{"dropping-particle":"","family":"Tanjung","given":"Rahman","non-dropping-particle":"","parse-names":false,"suffix":""},{"dropping-particle":"","family":"Supriani","given":"Yuli","non-dropping-particle":"","parse-names":false,"suffix":""},{"dropping-particle":"","family":"Mayasari","given":"Annisa","non-dropping-particle":"","parse-names":false,"suffix":""},{"dropping-particle":"","family":"Arifudin","given":"Opan","non-dropping-particle":"","parse-names":false,"suffix":""}],"container-title":"Jurnal Pendidikan Glasser","id":"ITEM-1","issue":"1","issued":{"date-parts":[["2022"]]},"page":"29-36","title":"Manajemen Mutu Dalam Penyelenggaraan Pendidikan","type":"article-journal","volume":"6"},"uris":["http://www.mendeley.com/documents/?uuid=10213a5c-7ec6-4c69-ba5c-4211f90b01f3"]}],"mendeley":{"formattedCitation":"(Tanjung et al. 2022)","plainTextFormattedCitation":"(Tanjung et al. 2022)","previouslyFormattedCitation":"(Tanjung et al. 2022)"},"properties":{"noteIndex":0},"schema":"https://github.com/citation-style-language/schema/raw/master/csl-citation.json"}</w:instrText>
      </w:r>
      <w:r w:rsidR="00B81AED" w:rsidRPr="00F54520">
        <w:fldChar w:fldCharType="separate"/>
      </w:r>
      <w:r w:rsidR="00B81AED" w:rsidRPr="00F54520">
        <w:t xml:space="preserve">(Tanjung et al. </w:t>
      </w:r>
      <w:hyperlink w:anchor="Tanjung" w:history="1">
        <w:r w:rsidR="00B81AED" w:rsidRPr="00F54520">
          <w:rPr>
            <w:rStyle w:val="Hyperlink"/>
            <w:u w:val="none"/>
          </w:rPr>
          <w:t>2022</w:t>
        </w:r>
      </w:hyperlink>
      <w:r w:rsidR="00B81AED" w:rsidRPr="00F54520">
        <w:t>)</w:t>
      </w:r>
      <w:r w:rsidR="00B81AED" w:rsidRPr="00F54520">
        <w:fldChar w:fldCharType="end"/>
      </w:r>
      <w:r w:rsidRPr="00F54520">
        <w:t>. Pelaksanaan merujuk kepada upaya manajemen untuk me</w:t>
      </w:r>
      <w:r w:rsidR="00031D3C" w:rsidRPr="00F54520">
        <w:t>n</w:t>
      </w:r>
      <w:r w:rsidRPr="00F54520">
        <w:t>dayagunakan semua sumber daya organisasi secara efektif dan efisien demi tercapainya tujuan organisasi</w:t>
      </w:r>
      <w:r w:rsidR="00D52F50" w:rsidRPr="00F54520">
        <w:t xml:space="preserve"> </w:t>
      </w:r>
      <w:r w:rsidR="00D52F50" w:rsidRPr="00F54520">
        <w:fldChar w:fldCharType="begin" w:fldLock="1"/>
      </w:r>
      <w:r w:rsidR="0098233A" w:rsidRPr="00F54520">
        <w:instrText>ADDIN CSL_CITATION {"citationItems":[{"id":"ITEM-1","itemData":{"ISSN":"2615-2282","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title":"Konsep Pendidikan Abad 21: Kepemimpinan Dan Pengembangan Sumber Daya Manusia Sd/Mi","type":"article-journal","volume":"10"},"uris":["http://www.mendeley.com/documents/?uuid=519ab708-cda8-4d63-9b94-2070eea28c72"]}],"mendeley":{"formattedCitation":"(Hasibuan and Prastowo 2019)","plainTextFormattedCitation":"(Hasibuan and Prastowo 2019)","previouslyFormattedCitation":"(Hasibuan and Prastowo 2019)"},"properties":{"noteIndex":0},"schema":"https://github.com/citation-style-language/schema/raw/master/csl-citation.json"}</w:instrText>
      </w:r>
      <w:r w:rsidR="00D52F50" w:rsidRPr="00F54520">
        <w:fldChar w:fldCharType="separate"/>
      </w:r>
      <w:r w:rsidR="00D52F50" w:rsidRPr="00F54520">
        <w:t xml:space="preserve">(Hasibuan </w:t>
      </w:r>
      <w:r w:rsidR="00A147FB" w:rsidRPr="00F54520">
        <w:t>dan</w:t>
      </w:r>
      <w:r w:rsidR="00D52F50" w:rsidRPr="00F54520">
        <w:t xml:space="preserve"> Prastowo </w:t>
      </w:r>
      <w:hyperlink w:anchor="Hasibuan" w:history="1">
        <w:r w:rsidR="00D52F50" w:rsidRPr="00F54520">
          <w:rPr>
            <w:rStyle w:val="Hyperlink"/>
            <w:u w:val="none"/>
          </w:rPr>
          <w:t>2019</w:t>
        </w:r>
      </w:hyperlink>
      <w:r w:rsidR="00D52F50" w:rsidRPr="00F54520">
        <w:t>)</w:t>
      </w:r>
      <w:r w:rsidR="00D52F50" w:rsidRPr="00F54520">
        <w:fldChar w:fldCharType="end"/>
      </w:r>
      <w:r w:rsidRPr="00F54520">
        <w:t xml:space="preserve">. Pelaksanaan kerja </w:t>
      </w:r>
      <w:r w:rsidR="00764891" w:rsidRPr="00F54520">
        <w:t>merupakan</w:t>
      </w:r>
      <w:r w:rsidRPr="00F54520">
        <w:t xml:space="preserve"> berbagai jenis tindakan </w:t>
      </w:r>
      <w:r w:rsidR="00764891" w:rsidRPr="00F54520">
        <w:t xml:space="preserve">upaya </w:t>
      </w:r>
      <w:r w:rsidRPr="00F54520">
        <w:t xml:space="preserve">agar semua anggota kelompok mulai dari tingkat teratas sampai terbawah berusaha mencapai sasaran </w:t>
      </w:r>
      <w:r w:rsidR="004C7BA6" w:rsidRPr="00F54520">
        <w:t>madrasah</w:t>
      </w:r>
      <w:r w:rsidRPr="00F54520">
        <w:t xml:space="preserve"> dengan cara yang baik dan benar. </w:t>
      </w:r>
      <w:r w:rsidR="00157907" w:rsidRPr="00F54520">
        <w:t>Sasaran tersebut telah ditetapkan semula dan diejawantahkan ke dalam berbagai program madrasah</w:t>
      </w:r>
      <w:r w:rsidR="002F1A17" w:rsidRPr="00F54520">
        <w:t xml:space="preserve"> </w:t>
      </w:r>
      <w:r w:rsidR="002F1A17" w:rsidRPr="00F54520">
        <w:fldChar w:fldCharType="begin" w:fldLock="1"/>
      </w:r>
      <w:r w:rsidR="0006477E" w:rsidRPr="00F54520">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2F1A17" w:rsidRPr="00F54520">
        <w:fldChar w:fldCharType="separate"/>
      </w:r>
      <w:r w:rsidR="002F1A17" w:rsidRPr="00F54520">
        <w:t xml:space="preserve">(Amri </w:t>
      </w:r>
      <w:r w:rsidR="00A147FB" w:rsidRPr="00F54520">
        <w:t>dan</w:t>
      </w:r>
      <w:r w:rsidR="002F1A17" w:rsidRPr="00F54520">
        <w:t xml:space="preserve"> Bundu </w:t>
      </w:r>
      <w:hyperlink w:anchor="Amri" w:history="1">
        <w:r w:rsidR="002F1A17" w:rsidRPr="00F54520">
          <w:rPr>
            <w:rStyle w:val="Hyperlink"/>
            <w:u w:val="none"/>
          </w:rPr>
          <w:t>2021</w:t>
        </w:r>
      </w:hyperlink>
      <w:r w:rsidR="002F1A17" w:rsidRPr="00F54520">
        <w:t>)</w:t>
      </w:r>
      <w:r w:rsidR="002F1A17" w:rsidRPr="00F54520">
        <w:fldChar w:fldCharType="end"/>
      </w:r>
      <w:r w:rsidR="00157907" w:rsidRPr="00F54520">
        <w:t>.</w:t>
      </w:r>
    </w:p>
    <w:p w14:paraId="01F00D5A" w14:textId="539548B1" w:rsidR="00E87294" w:rsidRPr="00F54520" w:rsidRDefault="00157907" w:rsidP="00007BD1">
      <w:pPr>
        <w:spacing w:line="276" w:lineRule="auto"/>
        <w:ind w:firstLine="720"/>
        <w:jc w:val="both"/>
      </w:pPr>
      <w:r w:rsidRPr="00F54520">
        <w:t xml:space="preserve">Secara umum, </w:t>
      </w:r>
      <w:r w:rsidR="00DB5F57" w:rsidRPr="00F54520">
        <w:t xml:space="preserve">berdasarkan data observasi, </w:t>
      </w:r>
      <w:r w:rsidRPr="00F54520">
        <w:t xml:space="preserve">program </w:t>
      </w:r>
      <w:r w:rsidR="002F1A17" w:rsidRPr="00F54520">
        <w:t xml:space="preserve">MTsN </w:t>
      </w:r>
      <w:r w:rsidR="00031D3C" w:rsidRPr="00F54520">
        <w:t xml:space="preserve">Lamakera </w:t>
      </w:r>
      <w:r w:rsidR="00DB5F57" w:rsidRPr="00F54520">
        <w:t xml:space="preserve">dapat </w:t>
      </w:r>
      <w:r w:rsidRPr="00F54520">
        <w:t>dibagi ke</w:t>
      </w:r>
      <w:r w:rsidR="002F1A17" w:rsidRPr="00F54520">
        <w:t xml:space="preserve"> </w:t>
      </w:r>
      <w:r w:rsidRPr="00F54520">
        <w:t xml:space="preserve">dalam </w:t>
      </w:r>
      <w:r w:rsidR="00F214DF" w:rsidRPr="00F54520">
        <w:t>tiga</w:t>
      </w:r>
      <w:r w:rsidRPr="00F54520">
        <w:t xml:space="preserve"> program, yaitu </w:t>
      </w:r>
      <w:r w:rsidR="00DB5F57" w:rsidRPr="00F54520">
        <w:t xml:space="preserve">pembinaan </w:t>
      </w:r>
      <w:r w:rsidRPr="00F54520">
        <w:t>akademik</w:t>
      </w:r>
      <w:r w:rsidR="00DB5F57" w:rsidRPr="00F54520">
        <w:t>,</w:t>
      </w:r>
      <w:r w:rsidRPr="00F54520">
        <w:t xml:space="preserve"> </w:t>
      </w:r>
      <w:r w:rsidR="00DB5F57" w:rsidRPr="00F54520">
        <w:t>pembinaan</w:t>
      </w:r>
      <w:r w:rsidRPr="00F54520">
        <w:t xml:space="preserve"> nonakademik</w:t>
      </w:r>
      <w:r w:rsidR="00DB5F57" w:rsidRPr="00F54520">
        <w:t xml:space="preserve">, dan </w:t>
      </w:r>
      <w:r w:rsidR="00F214DF" w:rsidRPr="00F54520">
        <w:t>kepanitiaan</w:t>
      </w:r>
      <w:r w:rsidRPr="00F54520">
        <w:t xml:space="preserve">. Program </w:t>
      </w:r>
      <w:r w:rsidR="00E87294" w:rsidRPr="00F54520">
        <w:t xml:space="preserve">pembinaan </w:t>
      </w:r>
      <w:r w:rsidRPr="00F54520">
        <w:t xml:space="preserve">akademik </w:t>
      </w:r>
      <w:r w:rsidR="00E87294" w:rsidRPr="00F54520">
        <w:t xml:space="preserve">dan nonakademik terlaksana dengan baik. </w:t>
      </w:r>
      <w:r w:rsidR="00013159" w:rsidRPr="00F54520">
        <w:t xml:space="preserve">Hal ini didasarkan pada data observasi yang menunjukkan </w:t>
      </w:r>
      <w:r w:rsidR="00860907" w:rsidRPr="00F54520">
        <w:t xml:space="preserve">proses pembelajaran berjalan dengan baik. Para guru memiliki rencana pembelajaran yang lengkap, melaksanakan pembelajaran sesuai standar nasional pendidikan, dan melakukan evaluasi pembelajaran. Seluruh bukti sahih pelaksanaan program dapat diakses pada bagian kurikulum dan pembelajaran. </w:t>
      </w:r>
      <w:r w:rsidR="000A4EB8" w:rsidRPr="00F54520">
        <w:t xml:space="preserve">Begitu pula pelaksanaan kegiatan ekstrakurikuler dilaksanakan oleh guru yang diberi tugas tambahan sebagai pembina </w:t>
      </w:r>
      <w:r w:rsidR="000A4EB8" w:rsidRPr="00F54520">
        <w:lastRenderedPageBreak/>
        <w:t>OSIS dan pembina pramuka. Seluruh bukti sahih pelaksanaan program dapat diakses pada bagian kesiswaan.</w:t>
      </w:r>
      <w:r w:rsidR="00D1295C" w:rsidRPr="00F54520">
        <w:t xml:space="preserve"> </w:t>
      </w:r>
    </w:p>
    <w:p w14:paraId="7C3A1B57" w14:textId="7DF9463A" w:rsidR="002E5B4D" w:rsidRPr="00F54520" w:rsidRDefault="002E5B4D" w:rsidP="00007BD1">
      <w:pPr>
        <w:spacing w:line="276" w:lineRule="auto"/>
        <w:ind w:firstLine="720"/>
        <w:jc w:val="both"/>
      </w:pPr>
      <w:r w:rsidRPr="00F54520">
        <w:t>Sayangnya, beberapa informan sepakat bahwa kegiatan kepanitiaan</w:t>
      </w:r>
      <w:r w:rsidR="00755D94" w:rsidRPr="00F54520">
        <w:t xml:space="preserve"> seperti panitia penyusunan naskah/borang akreditasi terbentuk secara formalitas. Pelaksanaannya hanya dilaksanakan oleh segelintir orang saja, tidak sesuai dengan penugasan yang ditetapkan pada surat keputusan kepala madrasah. Hal ini diperparah karena tidak ada upaya tindak lanjut oleh kepala madrasah terkait pelaksanaan program yang hanya dilakukan oleh beberapa orang saja.  </w:t>
      </w:r>
      <w:r w:rsidR="0037459D" w:rsidRPr="00F54520">
        <w:t>Realitas ini menunjukkan tidak optimalnya komunikasi kepala madrasah kepada seluruh guru yang ditugaskan melalui surat keputusan dalam pelaksanaannya.</w:t>
      </w:r>
      <w:r w:rsidR="006D302D" w:rsidRPr="00F54520">
        <w:t xml:space="preserve"> Bahkan, informan lain menguatkan pendapat yang mengemukakan bahwa strategi kepala madrasah untuk membuat anggota organisasi (guru) melaksanakan tugas sesuai tupoksinya masing-masing tidak berjalan dengan baik.</w:t>
      </w:r>
    </w:p>
    <w:p w14:paraId="047F66A7" w14:textId="68B17755" w:rsidR="00227ABB" w:rsidRPr="00F54520" w:rsidRDefault="00036EE1" w:rsidP="00DE25CA">
      <w:pPr>
        <w:spacing w:line="276" w:lineRule="auto"/>
        <w:ind w:firstLine="720"/>
        <w:jc w:val="both"/>
      </w:pPr>
      <w:r w:rsidRPr="00F54520">
        <w:t xml:space="preserve">Hasil observasi dan wawancara tersebut menunjukkan fungsi manajemen pelaksanaan kepala madrasah masih perlu ditingkatkan. </w:t>
      </w:r>
      <w:r w:rsidR="00F627BA" w:rsidRPr="00F54520">
        <w:t>Upaya kepala madrasah dalam p</w:t>
      </w:r>
      <w:r w:rsidR="00227ABB" w:rsidRPr="00F54520">
        <w:t xml:space="preserve">elaksanaan kegiatan organisasi (sekolah) agar semua anggota kelompok </w:t>
      </w:r>
      <w:r w:rsidR="00F627BA" w:rsidRPr="00F54520">
        <w:t xml:space="preserve">(guru) </w:t>
      </w:r>
      <w:r w:rsidR="00227ABB" w:rsidRPr="00F54520">
        <w:t>berusaha untuk mencapai sasaran sesuai dengan perencanaan manajerial</w:t>
      </w:r>
      <w:r w:rsidR="00F627BA" w:rsidRPr="00F54520">
        <w:t xml:space="preserve"> belum maksimal</w:t>
      </w:r>
      <w:r w:rsidR="00227ABB" w:rsidRPr="00F54520">
        <w:t xml:space="preserve">. Dalam rangka melakukan peran dan fungsinya sebagai manajer, kepala madrasah </w:t>
      </w:r>
      <w:r w:rsidR="00F627BA" w:rsidRPr="00F54520">
        <w:t>belum menemukan</w:t>
      </w:r>
      <w:r w:rsidR="00227ABB" w:rsidRPr="00F54520">
        <w:t xml:space="preserve"> strategi yang tepat untuk mendayagunakan </w:t>
      </w:r>
      <w:r w:rsidR="00F627BA" w:rsidRPr="00F54520">
        <w:t>sumber daya madrasah</w:t>
      </w:r>
      <w:r w:rsidR="00227ABB" w:rsidRPr="00F54520">
        <w:t xml:space="preserve"> melalui kerja</w:t>
      </w:r>
      <w:r w:rsidR="00F627BA" w:rsidRPr="00F54520">
        <w:t xml:space="preserve"> </w:t>
      </w:r>
      <w:r w:rsidR="00227ABB" w:rsidRPr="00F54520">
        <w:t xml:space="preserve">sama atau mendorong keterlibatan seluruh </w:t>
      </w:r>
      <w:r w:rsidR="00F627BA" w:rsidRPr="00F54520">
        <w:t>anggota organisasi</w:t>
      </w:r>
      <w:r w:rsidR="00227ABB" w:rsidRPr="00F54520">
        <w:t xml:space="preserve"> dalam berbagai kegiatan yang </w:t>
      </w:r>
      <w:r w:rsidR="00F627BA" w:rsidRPr="00F54520">
        <w:t>men</w:t>
      </w:r>
      <w:r w:rsidR="00DE25CA" w:rsidRPr="00F54520">
        <w:t>y</w:t>
      </w:r>
      <w:r w:rsidR="00F627BA" w:rsidRPr="00F54520">
        <w:t>ukseskan</w:t>
      </w:r>
      <w:r w:rsidR="00227ABB" w:rsidRPr="00F54520">
        <w:t xml:space="preserve"> program </w:t>
      </w:r>
      <w:r w:rsidR="00F627BA" w:rsidRPr="00F54520">
        <w:t>madrasah</w:t>
      </w:r>
      <w:r w:rsidR="00227ABB" w:rsidRPr="00F54520">
        <w:t>.</w:t>
      </w:r>
      <w:r w:rsidR="00DE25CA" w:rsidRPr="00F54520">
        <w:t xml:space="preserve"> Di sinilah fungsi manajemen pelaksanaan kepala madrasah dibutuhkan untuk </w:t>
      </w:r>
      <w:r w:rsidR="00227ABB" w:rsidRPr="00F54520">
        <w:t xml:space="preserve">membangun prosedur operasional lembaga pendidikan, memberi contoh </w:t>
      </w:r>
      <w:r w:rsidR="00DE25CA" w:rsidRPr="00F54520">
        <w:t>cara</w:t>
      </w:r>
      <w:r w:rsidR="00227ABB" w:rsidRPr="00F54520">
        <w:t xml:space="preserve"> bekerja, membangun motivasi dan kerja</w:t>
      </w:r>
      <w:r w:rsidR="00DE25CA" w:rsidRPr="00F54520">
        <w:t xml:space="preserve"> </w:t>
      </w:r>
      <w:r w:rsidR="00227ABB" w:rsidRPr="00F54520">
        <w:t xml:space="preserve">sama, serta selalu melakukan koordinasi dengan berbagai </w:t>
      </w:r>
      <w:r w:rsidR="00DE25CA" w:rsidRPr="00F54520">
        <w:t>anggota organisasi</w:t>
      </w:r>
      <w:r w:rsidR="005E41D3" w:rsidRPr="00F54520">
        <w:t xml:space="preserve"> </w:t>
      </w:r>
      <w:r w:rsidR="005E41D3" w:rsidRPr="00F54520">
        <w:fldChar w:fldCharType="begin" w:fldLock="1"/>
      </w:r>
      <w:r w:rsidR="0075704C" w:rsidRPr="00F54520">
        <w:instrText>ADDIN CSL_CITATION {"citationItems":[{"id":"ITEM-1","itemData":{"ISSN":"2598-4845","author":[{"dropping-particle":"","family":"Winarsih","given":"Sri","non-dropping-particle":"","parse-names":false,"suffix":""}],"container-title":"Jurnal Kependidikan","id":"ITEM-1","issue":"1","issued":{"date-parts":[["2022"]]},"page":"111-128","title":"Kepemimpinan dalam Administrasi Pendidikan","type":"article-journal","volume":"10"},"uris":["http://www.mendeley.com/documents/?uuid=e7afcf97-c48b-44ee-85a8-a4453e39b0cf"]}],"mendeley":{"formattedCitation":"(Winarsih 2022)","plainTextFormattedCitation":"(Winarsih 2022)","previouslyFormattedCitation":"(Winarsih 2022)"},"properties":{"noteIndex":0},"schema":"https://github.com/citation-style-language/schema/raw/master/csl-citation.json"}</w:instrText>
      </w:r>
      <w:r w:rsidR="005E41D3" w:rsidRPr="00F54520">
        <w:fldChar w:fldCharType="separate"/>
      </w:r>
      <w:r w:rsidR="005E41D3" w:rsidRPr="00F54520">
        <w:t xml:space="preserve">(Winarsih </w:t>
      </w:r>
      <w:hyperlink w:anchor="Winarsih" w:history="1">
        <w:r w:rsidR="005E41D3" w:rsidRPr="00F54520">
          <w:rPr>
            <w:rStyle w:val="Hyperlink"/>
            <w:u w:val="none"/>
          </w:rPr>
          <w:t>2022</w:t>
        </w:r>
      </w:hyperlink>
      <w:r w:rsidR="005E41D3" w:rsidRPr="00F54520">
        <w:t>)</w:t>
      </w:r>
      <w:r w:rsidR="005E41D3" w:rsidRPr="00F54520">
        <w:fldChar w:fldCharType="end"/>
      </w:r>
      <w:r w:rsidR="00227ABB" w:rsidRPr="00F54520">
        <w:t>.</w:t>
      </w:r>
    </w:p>
    <w:p w14:paraId="2691D3FC"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i/>
          <w:iCs/>
        </w:rPr>
        <w:t>Pengawasan</w:t>
      </w:r>
    </w:p>
    <w:p w14:paraId="5B1E5DA6" w14:textId="4C6C2EC0" w:rsidR="00227ABB" w:rsidRPr="00F54520" w:rsidRDefault="00227ABB" w:rsidP="00007BD1">
      <w:pPr>
        <w:spacing w:line="276" w:lineRule="auto"/>
        <w:ind w:firstLine="720"/>
        <w:jc w:val="both"/>
      </w:pPr>
      <w:r w:rsidRPr="00F54520">
        <w:t xml:space="preserve">Pengawasan merupakan fungsi manajemen yang tidak kalah pentingnya dalam suatu organisasi. Semua fungsi </w:t>
      </w:r>
      <w:r w:rsidR="002827A8" w:rsidRPr="00F54520">
        <w:t xml:space="preserve">manajemen </w:t>
      </w:r>
      <w:r w:rsidRPr="00F54520">
        <w:t>terdahulu tidak akan efektif tanpa disertai dengan fungsi pengawasan</w:t>
      </w:r>
      <w:r w:rsidR="007E48F7" w:rsidRPr="00F54520">
        <w:t xml:space="preserve"> </w:t>
      </w:r>
      <w:r w:rsidR="007E48F7" w:rsidRPr="00F54520">
        <w:fldChar w:fldCharType="begin" w:fldLock="1"/>
      </w:r>
      <w:r w:rsidR="007E48F7" w:rsidRPr="00F54520">
        <w:instrText>ADDIN CSL_CITATION {"citationItems":[{"id":"ITEM-1","itemData":{"author":[{"dropping-particle":"","family":"Francsovics","given":"Anna","non-dropping-particle":"","parse-names":false,"suffix":""},{"dropping-particle":"","family":"Kemendi","given":"Agnes","non-dropping-particle":"","parse-names":false,"suffix":""},{"dropping-particle":"","family":"Piukovics","given":"Attila","non-dropping-particle":"","parse-names":false,"suffix":""}],"container-title":"Management, Enterprise and Benchmarking in the 21st Century","id":"ITEM-1","issued":{"date-parts":[["2019"]]},"page":"35-42","publisher":"Óbuda University Keleti Károly Faculty of Economics","title":"Controlling as a management function","type":"article-journal"},"uris":["http://www.mendeley.com/documents/?uuid=b9557333-d9ed-43c4-a606-1fd0411553c8"]}],"mendeley":{"formattedCitation":"(Francsovics, Kemendi, and Piukovics 2019)","plainTextFormattedCitation":"(Francsovics, Kemendi, and Piukovics 2019)","previouslyFormattedCitation":"(Francsovics, Kemendi, and Piukovics 2019)"},"properties":{"noteIndex":0},"schema":"https://github.com/citation-style-language/schema/raw/master/csl-citation.json"}</w:instrText>
      </w:r>
      <w:r w:rsidR="007E48F7" w:rsidRPr="00F54520">
        <w:fldChar w:fldCharType="separate"/>
      </w:r>
      <w:r w:rsidR="007E48F7" w:rsidRPr="00F54520">
        <w:t xml:space="preserve">(Francsovics, Kemendi, </w:t>
      </w:r>
      <w:r w:rsidR="00CA41A0" w:rsidRPr="00F54520">
        <w:t>dan</w:t>
      </w:r>
      <w:r w:rsidR="007E48F7" w:rsidRPr="00F54520">
        <w:t xml:space="preserve"> Piukovics </w:t>
      </w:r>
      <w:hyperlink w:anchor="Francsovics" w:history="1">
        <w:r w:rsidR="007E48F7" w:rsidRPr="00F54520">
          <w:rPr>
            <w:rStyle w:val="Hyperlink"/>
            <w:u w:val="none"/>
          </w:rPr>
          <w:t>2019</w:t>
        </w:r>
      </w:hyperlink>
      <w:r w:rsidR="007E48F7" w:rsidRPr="00F54520">
        <w:t>)</w:t>
      </w:r>
      <w:r w:rsidR="007E48F7" w:rsidRPr="00F54520">
        <w:fldChar w:fldCharType="end"/>
      </w:r>
      <w:r w:rsidRPr="00F54520">
        <w:t xml:space="preserve">. </w:t>
      </w:r>
      <w:r w:rsidR="002827A8" w:rsidRPr="00F54520">
        <w:t xml:space="preserve">Kegiatan </w:t>
      </w:r>
      <w:r w:rsidRPr="00F54520">
        <w:t xml:space="preserve">pengawasan </w:t>
      </w:r>
      <w:r w:rsidR="006B2B2A" w:rsidRPr="00F54520">
        <w:t>dalam manajemen</w:t>
      </w:r>
      <w:r w:rsidRPr="00F54520">
        <w:t xml:space="preserve"> berfungsi untuk menyelaraskan apa yang direncanakan dengan apa yang sudah atau sementara dilaksanakan</w:t>
      </w:r>
      <w:r w:rsidR="006B2B2A" w:rsidRPr="00F54520">
        <w:t>. Jadi,</w:t>
      </w:r>
      <w:r w:rsidRPr="00F54520">
        <w:t xml:space="preserve"> pengawasan merupakan kegiatan yang penting untuk </w:t>
      </w:r>
      <w:r w:rsidR="006B2B2A" w:rsidRPr="00F54520">
        <w:t>memastikan terlaksananya program yang direncanakan sesuai dengan standar mutu sehingga tujuan organisasi (madrasah) dapat tercapai</w:t>
      </w:r>
      <w:r w:rsidR="007E48F7" w:rsidRPr="00F54520">
        <w:t xml:space="preserve"> </w:t>
      </w:r>
      <w:r w:rsidR="007E48F7" w:rsidRPr="00F54520">
        <w:fldChar w:fldCharType="begin" w:fldLock="1"/>
      </w:r>
      <w:r w:rsidR="007E48F7" w:rsidRPr="00F54520">
        <w:instrText>ADDIN CSL_CITATION {"citationItems":[{"id":"ITEM-1","itemData":{"ISSN":"2615-2398","author":[{"dropping-particle":"","family":"Meriza","given":"Iin","non-dropping-particle":"","parse-names":false,"suffix":""}],"container-title":"At-Ta'dib: Jurnal Ilmiah Prodi Pendidikan Agama Islam","id":"ITEM-1","issued":{"date-parts":[["2018"]]},"page":"37-46","title":"Pengawasan (Controling) Dalam Institusi Pendidikan","type":"article-journal"},"uris":["http://www.mendeley.com/documents/?uuid=47816384-804c-43bb-bdf7-89704ac427b7"]}],"mendeley":{"formattedCitation":"(Meriza 2018)","plainTextFormattedCitation":"(Meriza 2018)","previouslyFormattedCitation":"(Meriza 2018)"},"properties":{"noteIndex":0},"schema":"https://github.com/citation-style-language/schema/raw/master/csl-citation.json"}</w:instrText>
      </w:r>
      <w:r w:rsidR="007E48F7" w:rsidRPr="00F54520">
        <w:fldChar w:fldCharType="separate"/>
      </w:r>
      <w:r w:rsidR="007E48F7" w:rsidRPr="00F54520">
        <w:t xml:space="preserve">(Meriza </w:t>
      </w:r>
      <w:hyperlink w:anchor="Meriza" w:history="1">
        <w:r w:rsidR="007E48F7" w:rsidRPr="00F54520">
          <w:rPr>
            <w:rStyle w:val="Hyperlink"/>
            <w:u w:val="none"/>
          </w:rPr>
          <w:t>2018</w:t>
        </w:r>
      </w:hyperlink>
      <w:r w:rsidR="007E48F7" w:rsidRPr="00F54520">
        <w:t>)</w:t>
      </w:r>
      <w:r w:rsidR="007E48F7" w:rsidRPr="00F54520">
        <w:fldChar w:fldCharType="end"/>
      </w:r>
      <w:r w:rsidRPr="00F54520">
        <w:t>.</w:t>
      </w:r>
    </w:p>
    <w:p w14:paraId="36FB8C5C" w14:textId="6A085DF2" w:rsidR="00227ABB" w:rsidRPr="00F54520" w:rsidRDefault="006B2B2A" w:rsidP="00007BD1">
      <w:pPr>
        <w:spacing w:line="276" w:lineRule="auto"/>
        <w:ind w:firstLine="720"/>
        <w:jc w:val="both"/>
      </w:pPr>
      <w:r w:rsidRPr="00F54520">
        <w:t>Dalam pengawasan juga memerankan fungsi penngendalian dan evaluasi</w:t>
      </w:r>
      <w:r w:rsidR="007E48F7" w:rsidRPr="00F54520">
        <w:t xml:space="preserve"> </w:t>
      </w:r>
      <w:r w:rsidR="007E48F7" w:rsidRPr="00F54520">
        <w:fldChar w:fldCharType="begin" w:fldLock="1"/>
      </w:r>
      <w:r w:rsidR="005F3A59" w:rsidRPr="00F54520">
        <w:instrText>ADDIN CSL_CITATION {"citationItems":[{"id":"ITEM-1","itemData":{"ISSN":"2549-2926","author":[{"dropping-particle":"","family":"Tadjudin","given":"Tadjudin","non-dropping-particle":"","parse-names":false,"suffix":""}],"container-title":"Ta'allum: Jurnal Pendidikan Islam","id":"ITEM-1","issue":"2","issued":{"date-parts":[["2013"]]},"page":"195-204","title":"Pengawasan dalam Manajemen Pendidikan","type":"article-journal","volume":"1"},"uris":["http://www.mendeley.com/documents/?uuid=f6ba0bd5-39ac-4466-8006-b9c321d67afb"]}],"mendeley":{"formattedCitation":"(Tadjudin 2013)","plainTextFormattedCitation":"(Tadjudin 2013)","previouslyFormattedCitation":"(Tadjudin 2013)"},"properties":{"noteIndex":0},"schema":"https://github.com/citation-style-language/schema/raw/master/csl-citation.json"}</w:instrText>
      </w:r>
      <w:r w:rsidR="007E48F7" w:rsidRPr="00F54520">
        <w:fldChar w:fldCharType="separate"/>
      </w:r>
      <w:r w:rsidR="007E48F7" w:rsidRPr="00F54520">
        <w:t xml:space="preserve">(Tadjudin </w:t>
      </w:r>
      <w:hyperlink w:anchor="Tadjudin" w:history="1">
        <w:r w:rsidR="007E48F7" w:rsidRPr="00F54520">
          <w:rPr>
            <w:rStyle w:val="Hyperlink"/>
            <w:u w:val="none"/>
          </w:rPr>
          <w:t>2013</w:t>
        </w:r>
      </w:hyperlink>
      <w:r w:rsidR="007E48F7" w:rsidRPr="00F54520">
        <w:t>)</w:t>
      </w:r>
      <w:r w:rsidR="007E48F7" w:rsidRPr="00F54520">
        <w:fldChar w:fldCharType="end"/>
      </w:r>
      <w:r w:rsidRPr="00F54520">
        <w:t xml:space="preserve">. </w:t>
      </w:r>
      <w:r w:rsidR="00227ABB" w:rsidRPr="00F54520">
        <w:t xml:space="preserve">Pengawasan ialah suatu kegiatan untuk memperoleh kepastian apakah pelaksanaan atau pekerjaan telah dilaksanakan sesuai dengan rencana semula. </w:t>
      </w:r>
      <w:r w:rsidRPr="00F54520">
        <w:t>Sementara p</w:t>
      </w:r>
      <w:r w:rsidR="00227ABB" w:rsidRPr="00F54520">
        <w:t>engendalian ialah apabila dalam pengawasan ternyata ditentukan adanya penyimpangan atau hambatan maka segera diambil tindakan.</w:t>
      </w:r>
      <w:r w:rsidR="005203A9" w:rsidRPr="00F54520">
        <w:t xml:space="preserve"> Tindakan solutif sebagai tindak lanjut merupakan bagian dari evaluasi</w:t>
      </w:r>
      <w:r w:rsidR="0067122A" w:rsidRPr="00F54520">
        <w:t xml:space="preserve"> yang dilakukan oleh pimpinan</w:t>
      </w:r>
      <w:r w:rsidR="007E48F7" w:rsidRPr="00F54520">
        <w:t xml:space="preserve"> </w:t>
      </w:r>
      <w:r w:rsidR="007E48F7" w:rsidRPr="00F54520">
        <w:fldChar w:fldCharType="begin" w:fldLock="1"/>
      </w:r>
      <w:r w:rsidR="007E48F7" w:rsidRPr="00F54520">
        <w:instrText>ADDIN CSL_CITATION {"citationItems":[{"id":"ITEM-1","itemData":{"ISSN":"1741-1432","author":[{"dropping-particle":"","family":"Juma","given":"John James","non-dropping-particle":"","parse-names":false,"suffix":""},{"dropping-particle":"","family":"Ndwiga","given":"Zachary N","non-dropping-particle":"","parse-names":false,"suffix":""},{"dropping-particle":"","family":"Nyaga","given":"Milcah","non-dropping-particle":"","parse-names":false,"suffix":""}],"container-title":"Educational Management Administration &amp; Leadership","id":"ITEM-1","issued":{"date-parts":[["2021"]]},"page":"17411432211015228","publisher":"SAGE Publications Sage UK: London, England","title":"Instructional leadership as a controlling function in secondary schools in Rangwe Sub County, Kenya: Influence on students’ learning outcomes","type":"article-journal"},"uris":["http://www.mendeley.com/documents/?uuid=4e875548-5bb5-458b-9a0d-a67c66069808"]}],"mendeley":{"formattedCitation":"(Juma, Ndwiga, and Nyaga 2021)","plainTextFormattedCitation":"(Juma, Ndwiga, and Nyaga 2021)","previouslyFormattedCitation":"(Juma, Ndwiga, and Nyaga 2021)"},"properties":{"noteIndex":0},"schema":"https://github.com/citation-style-language/schema/raw/master/csl-citation.json"}</w:instrText>
      </w:r>
      <w:r w:rsidR="007E48F7" w:rsidRPr="00F54520">
        <w:fldChar w:fldCharType="separate"/>
      </w:r>
      <w:r w:rsidR="007E48F7" w:rsidRPr="00F54520">
        <w:t xml:space="preserve">(Juma, Ndwiga, </w:t>
      </w:r>
      <w:r w:rsidR="000954CD" w:rsidRPr="00F54520">
        <w:t>dan</w:t>
      </w:r>
      <w:r w:rsidR="007E48F7" w:rsidRPr="00F54520">
        <w:t xml:space="preserve"> Nyaga </w:t>
      </w:r>
      <w:hyperlink w:anchor="Juma" w:history="1">
        <w:r w:rsidR="007E48F7" w:rsidRPr="00F54520">
          <w:rPr>
            <w:rStyle w:val="Hyperlink"/>
            <w:u w:val="none"/>
          </w:rPr>
          <w:t>2021</w:t>
        </w:r>
      </w:hyperlink>
      <w:r w:rsidR="007E48F7" w:rsidRPr="00F54520">
        <w:t>)</w:t>
      </w:r>
      <w:r w:rsidR="007E48F7" w:rsidRPr="00F54520">
        <w:fldChar w:fldCharType="end"/>
      </w:r>
      <w:r w:rsidR="0067122A" w:rsidRPr="00F54520">
        <w:t>.</w:t>
      </w:r>
    </w:p>
    <w:p w14:paraId="6B448434" w14:textId="7480198A" w:rsidR="00227ABB" w:rsidRPr="00F54520" w:rsidRDefault="00227ABB" w:rsidP="00007BD1">
      <w:pPr>
        <w:spacing w:line="276" w:lineRule="auto"/>
        <w:ind w:firstLine="720"/>
        <w:jc w:val="both"/>
      </w:pPr>
      <w:r w:rsidRPr="00F54520">
        <w:t xml:space="preserve">Sebagai pemimpin </w:t>
      </w:r>
      <w:r w:rsidR="0067122A" w:rsidRPr="00F54520">
        <w:t>lembaga pendidikan</w:t>
      </w:r>
      <w:r w:rsidRPr="00F54520">
        <w:t xml:space="preserve">, kepala madrasah harus cerdas dalam </w:t>
      </w:r>
      <w:r w:rsidR="0067122A" w:rsidRPr="00F54520">
        <w:t xml:space="preserve">melakukan pengawasan. Bentuk pengawasan yang dilakukan oleh kepala </w:t>
      </w:r>
      <w:r w:rsidR="0067122A" w:rsidRPr="00F54520">
        <w:rPr>
          <w:rFonts w:asciiTheme="majorBidi" w:hAnsiTheme="majorBidi" w:cstheme="majorBidi"/>
        </w:rPr>
        <w:t xml:space="preserve">MTsN Lamakera adalah supervisi pendidikan dan supervisi akademik. Kepala madrasah mengumpulkan guru mata pelajaran dalam sebuah rapat dan menjadwalkan kegiatan supervisi. Beberapa instrumen yang menjadi objek supervisi kepala madrasah adalah administrasi pembelajaran guru, </w:t>
      </w:r>
      <w:r w:rsidR="0067122A" w:rsidRPr="00F54520">
        <w:rPr>
          <w:rFonts w:asciiTheme="majorBidi" w:hAnsiTheme="majorBidi" w:cstheme="majorBidi"/>
        </w:rPr>
        <w:lastRenderedPageBreak/>
        <w:t>kesesuaian mengajar guru dengan Rencana Pelaksanaan Pembelajaran (RPP), dan bentuk evaluasi guru</w:t>
      </w:r>
      <w:r w:rsidR="00E653F7" w:rsidRPr="00F54520">
        <w:rPr>
          <w:rFonts w:asciiTheme="majorBidi" w:hAnsiTheme="majorBidi" w:cstheme="majorBidi"/>
        </w:rPr>
        <w:t xml:space="preserve"> </w:t>
      </w:r>
      <w:r w:rsidR="00E653F7" w:rsidRPr="00F54520">
        <w:rPr>
          <w:rFonts w:asciiTheme="majorBidi" w:hAnsiTheme="majorBidi" w:cstheme="majorBidi"/>
        </w:rPr>
        <w:fldChar w:fldCharType="begin" w:fldLock="1"/>
      </w:r>
      <w:r w:rsidR="00E64DEC" w:rsidRPr="00F54520">
        <w:rPr>
          <w:rFonts w:asciiTheme="majorBidi" w:hAnsiTheme="majorBidi" w:cstheme="majorBidi"/>
        </w:rPr>
        <w:instrText>ADDIN CSL_CITATION {"citationItems":[{"id":"ITEM-1","itemData":{"ISSN":"2684-7736","author":[{"dropping-particle":"","family":"Ahmad","given":"Mualimin","non-dropping-particle":"","parse-names":false,"suffix":""},{"dropping-particle":"","family":"Tolla","given":"Ismail","non-dropping-particle":"","parse-names":false,"suffix":""},{"dropping-particle":"","family":"Ratmawati","given":"Ratmawati","non-dropping-particle":"","parse-names":false,"suffix":""}],"container-title":"Al-Musannif","id":"ITEM-1","issue":"2","issued":{"date-parts":[["2020"]]},"page":"127-138","title":"Analisis Pelaksanaan Supervisi Pembelajaran Kepala Madrasah Aliyah Negeri Jeneponto, Sulawesi Selatan","type":"article-journal","volume":"2"},"uris":["http://www.mendeley.com/documents/?uuid=cb90f85d-d008-4833-ba14-9005d92dd3df"]}],"mendeley":{"formattedCitation":"(Ahmad, Tolla, and Ratmawati 2020)","plainTextFormattedCitation":"(Ahmad, Tolla, and Ratmawati 2020)","previouslyFormattedCitation":"(Ahmad, Tolla, and Ratmawati 2020)"},"properties":{"noteIndex":0},"schema":"https://github.com/citation-style-language/schema/raw/master/csl-citation.json"}</w:instrText>
      </w:r>
      <w:r w:rsidR="00E653F7" w:rsidRPr="00F54520">
        <w:rPr>
          <w:rFonts w:asciiTheme="majorBidi" w:hAnsiTheme="majorBidi" w:cstheme="majorBidi"/>
        </w:rPr>
        <w:fldChar w:fldCharType="separate"/>
      </w:r>
      <w:r w:rsidR="00E653F7" w:rsidRPr="00F54520">
        <w:rPr>
          <w:rFonts w:asciiTheme="majorBidi" w:hAnsiTheme="majorBidi" w:cstheme="majorBidi"/>
        </w:rPr>
        <w:t xml:space="preserve">(Ahmad, Tolla, </w:t>
      </w:r>
      <w:r w:rsidR="00321809" w:rsidRPr="00F54520">
        <w:rPr>
          <w:rFonts w:asciiTheme="majorBidi" w:hAnsiTheme="majorBidi" w:cstheme="majorBidi"/>
        </w:rPr>
        <w:t>dan</w:t>
      </w:r>
      <w:r w:rsidR="00E653F7" w:rsidRPr="00F54520">
        <w:rPr>
          <w:rFonts w:asciiTheme="majorBidi" w:hAnsiTheme="majorBidi" w:cstheme="majorBidi"/>
        </w:rPr>
        <w:t xml:space="preserve"> Ratmawati </w:t>
      </w:r>
      <w:hyperlink w:anchor="Ahmad" w:history="1">
        <w:r w:rsidR="00E653F7" w:rsidRPr="00F54520">
          <w:rPr>
            <w:rStyle w:val="Hyperlink"/>
            <w:rFonts w:asciiTheme="majorBidi" w:hAnsiTheme="majorBidi" w:cstheme="majorBidi"/>
            <w:u w:val="none"/>
          </w:rPr>
          <w:t>2020</w:t>
        </w:r>
      </w:hyperlink>
      <w:r w:rsidR="00E653F7" w:rsidRPr="00F54520">
        <w:rPr>
          <w:rFonts w:asciiTheme="majorBidi" w:hAnsiTheme="majorBidi" w:cstheme="majorBidi"/>
        </w:rPr>
        <w:t>)</w:t>
      </w:r>
      <w:r w:rsidR="00E653F7" w:rsidRPr="00F54520">
        <w:rPr>
          <w:rFonts w:asciiTheme="majorBidi" w:hAnsiTheme="majorBidi" w:cstheme="majorBidi"/>
        </w:rPr>
        <w:fldChar w:fldCharType="end"/>
      </w:r>
      <w:r w:rsidR="0067122A" w:rsidRPr="00F54520">
        <w:rPr>
          <w:rFonts w:asciiTheme="majorBidi" w:hAnsiTheme="majorBidi" w:cstheme="majorBidi"/>
        </w:rPr>
        <w:t>.</w:t>
      </w:r>
      <w:r w:rsidR="00764564" w:rsidRPr="00F54520">
        <w:rPr>
          <w:rFonts w:asciiTheme="majorBidi" w:hAnsiTheme="majorBidi" w:cstheme="majorBidi"/>
        </w:rPr>
        <w:t xml:space="preserve"> Dalam supervisi akademik, kepala madrasah memainkan perannya dengan sangat baik. Sayangnya, berdasarkan observasi dan informasi dari informan guru masih perlu peningkatan pengawasan dalam hal program sekolah terkait kepanitiaan</w:t>
      </w:r>
      <w:r w:rsidRPr="00F54520">
        <w:t>.</w:t>
      </w:r>
    </w:p>
    <w:p w14:paraId="3E90B67A" w14:textId="77777777" w:rsidR="00227ABB" w:rsidRPr="00F54520" w:rsidRDefault="00227ABB" w:rsidP="00007BD1">
      <w:pPr>
        <w:spacing w:before="120" w:line="276" w:lineRule="auto"/>
        <w:jc w:val="both"/>
        <w:rPr>
          <w:rFonts w:asciiTheme="majorBidi" w:hAnsiTheme="majorBidi" w:cstheme="majorBidi"/>
          <w:b/>
          <w:bCs/>
        </w:rPr>
      </w:pPr>
      <w:r w:rsidRPr="00F54520">
        <w:rPr>
          <w:rFonts w:asciiTheme="majorBidi" w:hAnsiTheme="majorBidi" w:cstheme="majorBidi"/>
          <w:b/>
          <w:bCs/>
        </w:rPr>
        <w:t>Iklim Kerja Guru</w:t>
      </w:r>
    </w:p>
    <w:p w14:paraId="50B53C43" w14:textId="3A826581"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Dalam melaksanakan tugasnya sebagai pendidik, guru harus mendapatkan dukungan yang baik dari berbagai lini, seperti dari </w:t>
      </w:r>
      <w:r w:rsidR="00FB3B27" w:rsidRPr="00F54520">
        <w:rPr>
          <w:rFonts w:asciiTheme="majorBidi" w:hAnsiTheme="majorBidi" w:cstheme="majorBidi"/>
        </w:rPr>
        <w:t xml:space="preserve">sesama </w:t>
      </w:r>
      <w:r w:rsidRPr="00F54520">
        <w:rPr>
          <w:rFonts w:asciiTheme="majorBidi" w:hAnsiTheme="majorBidi" w:cstheme="majorBidi"/>
        </w:rPr>
        <w:t xml:space="preserve">guru, </w:t>
      </w:r>
      <w:r w:rsidR="00FB3B27" w:rsidRPr="00F54520">
        <w:rPr>
          <w:rFonts w:asciiTheme="majorBidi" w:hAnsiTheme="majorBidi" w:cstheme="majorBidi"/>
        </w:rPr>
        <w:t xml:space="preserve">siswa, dan </w:t>
      </w:r>
      <w:r w:rsidRPr="00F54520">
        <w:rPr>
          <w:rFonts w:asciiTheme="majorBidi" w:hAnsiTheme="majorBidi" w:cstheme="majorBidi"/>
        </w:rPr>
        <w:t>kepala madrasah</w:t>
      </w:r>
      <w:r w:rsidR="00FB3B27" w:rsidRPr="00F54520">
        <w:rPr>
          <w:rFonts w:asciiTheme="majorBidi" w:hAnsiTheme="majorBidi" w:cstheme="majorBidi"/>
        </w:rPr>
        <w:t>.</w:t>
      </w:r>
      <w:r w:rsidRPr="00F54520">
        <w:rPr>
          <w:rFonts w:asciiTheme="majorBidi" w:hAnsiTheme="majorBidi" w:cstheme="majorBidi"/>
        </w:rPr>
        <w:t xml:space="preserve"> </w:t>
      </w:r>
      <w:r w:rsidR="00FB3B27" w:rsidRPr="00F54520">
        <w:rPr>
          <w:rFonts w:asciiTheme="majorBidi" w:hAnsiTheme="majorBidi" w:cstheme="majorBidi"/>
        </w:rPr>
        <w:t xml:space="preserve">Kondisi </w:t>
      </w:r>
      <w:r w:rsidRPr="00F54520">
        <w:rPr>
          <w:rFonts w:asciiTheme="majorBidi" w:hAnsiTheme="majorBidi" w:cstheme="majorBidi"/>
        </w:rPr>
        <w:t xml:space="preserve">keterdukungan seperti ini akan memberi </w:t>
      </w:r>
      <w:r w:rsidR="00FB3B27" w:rsidRPr="00F54520">
        <w:rPr>
          <w:rFonts w:asciiTheme="majorBidi" w:hAnsiTheme="majorBidi" w:cstheme="majorBidi"/>
        </w:rPr>
        <w:t>semangat dan motivasi kepada guru</w:t>
      </w:r>
      <w:r w:rsidRPr="00F54520">
        <w:rPr>
          <w:rFonts w:asciiTheme="majorBidi" w:hAnsiTheme="majorBidi" w:cstheme="majorBidi"/>
        </w:rPr>
        <w:t xml:space="preserve"> </w:t>
      </w:r>
      <w:r w:rsidR="00FB3B27" w:rsidRPr="00F54520">
        <w:rPr>
          <w:rFonts w:asciiTheme="majorBidi" w:hAnsiTheme="majorBidi" w:cstheme="majorBidi"/>
        </w:rPr>
        <w:t>untuk</w:t>
      </w:r>
      <w:r w:rsidRPr="00F54520">
        <w:rPr>
          <w:rFonts w:asciiTheme="majorBidi" w:hAnsiTheme="majorBidi" w:cstheme="majorBidi"/>
        </w:rPr>
        <w:t xml:space="preserve"> melaksanakan </w:t>
      </w:r>
      <w:r w:rsidR="00FB3B27" w:rsidRPr="00F54520">
        <w:rPr>
          <w:rFonts w:asciiTheme="majorBidi" w:hAnsiTheme="majorBidi" w:cstheme="majorBidi"/>
        </w:rPr>
        <w:t>tugas, peran, dan tanggung jawabnya</w:t>
      </w:r>
      <w:r w:rsidR="00A01184" w:rsidRPr="00F54520">
        <w:rPr>
          <w:rFonts w:asciiTheme="majorBidi" w:hAnsiTheme="majorBidi" w:cstheme="majorBidi"/>
        </w:rPr>
        <w:t xml:space="preserve"> </w:t>
      </w:r>
      <w:r w:rsidR="00A01184" w:rsidRPr="00F54520">
        <w:rPr>
          <w:rFonts w:asciiTheme="majorBidi" w:hAnsiTheme="majorBidi" w:cstheme="majorBidi"/>
        </w:rPr>
        <w:fldChar w:fldCharType="begin" w:fldLock="1"/>
      </w:r>
      <w:r w:rsidR="00A01184" w:rsidRPr="00F54520">
        <w:rPr>
          <w:rFonts w:asciiTheme="majorBidi" w:hAnsiTheme="majorBidi" w:cstheme="majorBidi"/>
        </w:rPr>
        <w:instrText>ADDIN CSL_CITATION {"citationItems":[{"id":"ITEM-1","itemData":{"ISSN":"2615-4153","author":[{"dropping-particle":"","family":"Pohan","given":"Rahmadanni","non-dropping-particle":"","parse-names":false,"suffix":""}],"container-title":"AL-USWAH: Jurnal Riset Dan Kajian Pendidikan Agama Islam","id":"ITEM-1","issue":"1","issued":{"date-parts":[["2019"]]},"page":"1-22","title":"Pengaruh Iklim Kerja dan Motivasi Berprestasi terhadap Kinerja Guru Madrasah Tsanawiyah Negeri Kota Pekanbaru","type":"article-journal","volume":"2"},"uris":["http://www.mendeley.com/documents/?uuid=2ad949a1-93cc-4064-8157-0a1a6abc7fe8"]}],"mendeley":{"formattedCitation":"(Pohan 2019)","plainTextFormattedCitation":"(Pohan 2019)","previouslyFormattedCitation":"(Pohan 2019)"},"properties":{"noteIndex":0},"schema":"https://github.com/citation-style-language/schema/raw/master/csl-citation.json"}</w:instrText>
      </w:r>
      <w:r w:rsidR="00A01184" w:rsidRPr="00F54520">
        <w:rPr>
          <w:rFonts w:asciiTheme="majorBidi" w:hAnsiTheme="majorBidi" w:cstheme="majorBidi"/>
        </w:rPr>
        <w:fldChar w:fldCharType="separate"/>
      </w:r>
      <w:r w:rsidR="00A01184" w:rsidRPr="00F54520">
        <w:rPr>
          <w:rFonts w:asciiTheme="majorBidi" w:hAnsiTheme="majorBidi" w:cstheme="majorBidi"/>
        </w:rPr>
        <w:t xml:space="preserve">(Pohan </w:t>
      </w:r>
      <w:hyperlink w:anchor="Pohan" w:history="1">
        <w:r w:rsidR="00A01184" w:rsidRPr="00F54520">
          <w:rPr>
            <w:rStyle w:val="Hyperlink"/>
            <w:rFonts w:asciiTheme="majorBidi" w:hAnsiTheme="majorBidi" w:cstheme="majorBidi"/>
            <w:u w:val="none"/>
          </w:rPr>
          <w:t>2019</w:t>
        </w:r>
      </w:hyperlink>
      <w:r w:rsidR="00A01184" w:rsidRPr="00F54520">
        <w:rPr>
          <w:rFonts w:asciiTheme="majorBidi" w:hAnsiTheme="majorBidi" w:cstheme="majorBidi"/>
        </w:rPr>
        <w:t>)</w:t>
      </w:r>
      <w:r w:rsidR="00A01184" w:rsidRPr="00F54520">
        <w:rPr>
          <w:rFonts w:asciiTheme="majorBidi" w:hAnsiTheme="majorBidi" w:cstheme="majorBidi"/>
        </w:rPr>
        <w:fldChar w:fldCharType="end"/>
      </w:r>
      <w:r w:rsidR="00FB3B27" w:rsidRPr="00F54520">
        <w:rPr>
          <w:rFonts w:asciiTheme="majorBidi" w:hAnsiTheme="majorBidi" w:cstheme="majorBidi"/>
        </w:rPr>
        <w:t>.</w:t>
      </w:r>
      <w:r w:rsidRPr="00F54520">
        <w:rPr>
          <w:rFonts w:asciiTheme="majorBidi" w:hAnsiTheme="majorBidi" w:cstheme="majorBidi"/>
        </w:rPr>
        <w:t xml:space="preserve"> Di</w:t>
      </w:r>
      <w:r w:rsidR="00FB3B27" w:rsidRPr="00F54520">
        <w:rPr>
          <w:rFonts w:asciiTheme="majorBidi" w:hAnsiTheme="majorBidi" w:cstheme="majorBidi"/>
        </w:rPr>
        <w:t xml:space="preserve"> </w:t>
      </w:r>
      <w:r w:rsidRPr="00F54520">
        <w:rPr>
          <w:rFonts w:asciiTheme="majorBidi" w:hAnsiTheme="majorBidi" w:cstheme="majorBidi"/>
        </w:rPr>
        <w:t xml:space="preserve">samping mendapat keterdukungan, guru juga harus berada dalam ruang lingkup atau </w:t>
      </w:r>
      <w:r w:rsidR="00FB3B27" w:rsidRPr="00F54520">
        <w:rPr>
          <w:rFonts w:asciiTheme="majorBidi" w:hAnsiTheme="majorBidi" w:cstheme="majorBidi"/>
        </w:rPr>
        <w:t xml:space="preserve">iklim </w:t>
      </w:r>
      <w:r w:rsidRPr="00F54520">
        <w:rPr>
          <w:rFonts w:asciiTheme="majorBidi" w:hAnsiTheme="majorBidi" w:cstheme="majorBidi"/>
        </w:rPr>
        <w:t>kerja yang baik atau kondusif</w:t>
      </w:r>
      <w:r w:rsidR="00FB3B27" w:rsidRPr="00F54520">
        <w:rPr>
          <w:rFonts w:asciiTheme="majorBidi" w:hAnsiTheme="majorBidi" w:cstheme="majorBidi"/>
        </w:rPr>
        <w:t>.</w:t>
      </w:r>
      <w:r w:rsidRPr="00F54520">
        <w:rPr>
          <w:rFonts w:asciiTheme="majorBidi" w:hAnsiTheme="majorBidi" w:cstheme="majorBidi"/>
        </w:rPr>
        <w:t xml:space="preserve"> </w:t>
      </w:r>
      <w:r w:rsidR="00FB3B27" w:rsidRPr="00F54520">
        <w:rPr>
          <w:rFonts w:asciiTheme="majorBidi" w:hAnsiTheme="majorBidi" w:cstheme="majorBidi"/>
        </w:rPr>
        <w:t>I</w:t>
      </w:r>
      <w:r w:rsidRPr="00F54520">
        <w:rPr>
          <w:rFonts w:asciiTheme="majorBidi" w:hAnsiTheme="majorBidi" w:cstheme="majorBidi"/>
        </w:rPr>
        <w:t xml:space="preserve">klim kerja </w:t>
      </w:r>
      <w:r w:rsidR="00FB3B27" w:rsidRPr="00F54520">
        <w:rPr>
          <w:rFonts w:asciiTheme="majorBidi" w:hAnsiTheme="majorBidi" w:cstheme="majorBidi"/>
        </w:rPr>
        <w:t xml:space="preserve">yang baik akan memberi dampak positif pada </w:t>
      </w:r>
      <w:r w:rsidRPr="00F54520">
        <w:rPr>
          <w:rFonts w:asciiTheme="majorBidi" w:hAnsiTheme="majorBidi" w:cstheme="majorBidi"/>
        </w:rPr>
        <w:t xml:space="preserve">kinerja guru </w:t>
      </w:r>
      <w:r w:rsidR="00FB3B27" w:rsidRPr="00F54520">
        <w:rPr>
          <w:rFonts w:asciiTheme="majorBidi" w:hAnsiTheme="majorBidi" w:cstheme="majorBidi"/>
        </w:rPr>
        <w:t>di</w:t>
      </w:r>
      <w:r w:rsidRPr="00F54520">
        <w:rPr>
          <w:rFonts w:asciiTheme="majorBidi" w:hAnsiTheme="majorBidi" w:cstheme="majorBidi"/>
        </w:rPr>
        <w:t xml:space="preserve"> madrasah</w:t>
      </w:r>
      <w:r w:rsidR="00E64DEC" w:rsidRPr="00F54520">
        <w:rPr>
          <w:rFonts w:asciiTheme="majorBidi" w:hAnsiTheme="majorBidi" w:cstheme="majorBidi"/>
        </w:rPr>
        <w:t xml:space="preserve"> </w:t>
      </w:r>
      <w:r w:rsidR="00E64DEC" w:rsidRPr="00F54520">
        <w:rPr>
          <w:rFonts w:asciiTheme="majorBidi" w:hAnsiTheme="majorBidi" w:cstheme="majorBidi"/>
        </w:rPr>
        <w:fldChar w:fldCharType="begin" w:fldLock="1"/>
      </w:r>
      <w:r w:rsidR="007E48F7" w:rsidRPr="00F54520">
        <w:rPr>
          <w:rFonts w:asciiTheme="majorBidi" w:hAnsiTheme="majorBidi" w:cstheme="majorBidi"/>
        </w:rPr>
        <w:instrText>ADDIN CSL_CITATION {"citationItems":[{"id":"ITEM-1","itemData":{"ISSN":"2549-1229","author":[{"dropping-particle":"","family":"Hamid","given":"Abdul","non-dropping-particle":"","parse-names":false,"suffix":""}],"container-title":"Jurnal Al Bayan UIN Raden Intan","id":"ITEM-1","issue":"2","issued":{"date-parts":[["2014"]]},"page":"73663","publisher":"Raden Intan State Islamic University","title":"Pengaruh Iklim Kerja Terhadap Kinerja Guru Madrasah Ibtidaiyah Negeri Kota Bandar Lampung","type":"article-journal","volume":"6"},"uris":["http://www.mendeley.com/documents/?uuid=82f8fbbc-9272-4c2f-a9fb-a6d27955fe12"]}],"mendeley":{"formattedCitation":"(Hamid 2014)","plainTextFormattedCitation":"(Hamid 2014)","previouslyFormattedCitation":"(Hamid 2014)"},"properties":{"noteIndex":0},"schema":"https://github.com/citation-style-language/schema/raw/master/csl-citation.json"}</w:instrText>
      </w:r>
      <w:r w:rsidR="00E64DEC" w:rsidRPr="00F54520">
        <w:rPr>
          <w:rFonts w:asciiTheme="majorBidi" w:hAnsiTheme="majorBidi" w:cstheme="majorBidi"/>
        </w:rPr>
        <w:fldChar w:fldCharType="separate"/>
      </w:r>
      <w:r w:rsidR="00E64DEC" w:rsidRPr="00F54520">
        <w:rPr>
          <w:rFonts w:asciiTheme="majorBidi" w:hAnsiTheme="majorBidi" w:cstheme="majorBidi"/>
        </w:rPr>
        <w:t xml:space="preserve">(Hamid </w:t>
      </w:r>
      <w:hyperlink w:anchor="Hamid" w:history="1">
        <w:r w:rsidR="00E64DEC" w:rsidRPr="00F54520">
          <w:rPr>
            <w:rStyle w:val="Hyperlink"/>
            <w:rFonts w:asciiTheme="majorBidi" w:hAnsiTheme="majorBidi" w:cstheme="majorBidi"/>
            <w:u w:val="none"/>
          </w:rPr>
          <w:t>2014</w:t>
        </w:r>
      </w:hyperlink>
      <w:r w:rsidR="00E64DEC" w:rsidRPr="00F54520">
        <w:rPr>
          <w:rFonts w:asciiTheme="majorBidi" w:hAnsiTheme="majorBidi" w:cstheme="majorBidi"/>
        </w:rPr>
        <w:t>)</w:t>
      </w:r>
      <w:r w:rsidR="00E64DEC" w:rsidRPr="00F54520">
        <w:rPr>
          <w:rFonts w:asciiTheme="majorBidi" w:hAnsiTheme="majorBidi" w:cstheme="majorBidi"/>
        </w:rPr>
        <w:fldChar w:fldCharType="end"/>
      </w:r>
      <w:r w:rsidRPr="00F54520">
        <w:rPr>
          <w:rFonts w:asciiTheme="majorBidi" w:hAnsiTheme="majorBidi" w:cstheme="majorBidi"/>
        </w:rPr>
        <w:t xml:space="preserve">. </w:t>
      </w:r>
    </w:p>
    <w:p w14:paraId="53D5BD4A" w14:textId="34CB3B36"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w:t>
      </w:r>
      <w:r w:rsidR="00CA1760" w:rsidRPr="00F54520">
        <w:rPr>
          <w:rFonts w:asciiTheme="majorBidi" w:hAnsiTheme="majorBidi" w:cstheme="majorBidi"/>
        </w:rPr>
        <w:t>,</w:t>
      </w:r>
      <w:r w:rsidRPr="00F54520">
        <w:rPr>
          <w:rFonts w:asciiTheme="majorBidi" w:hAnsiTheme="majorBidi" w:cstheme="majorBidi"/>
        </w:rPr>
        <w:t xml:space="preserve"> </w:t>
      </w:r>
      <w:r w:rsidRPr="00F54520">
        <w:t xml:space="preserve">selain harus memiliki kompetensi manajerial dalam melaksanakan tugas kepemimpinannya, </w:t>
      </w:r>
      <w:r w:rsidR="00CA1760" w:rsidRPr="00F54520">
        <w:t>mereka</w:t>
      </w:r>
      <w:r w:rsidRPr="00F54520">
        <w:t xml:space="preserve"> juga harus menumbuhkan iklim kerja lingkungan </w:t>
      </w:r>
      <w:r w:rsidR="00CA1760" w:rsidRPr="00F54520">
        <w:t>madrasah,</w:t>
      </w:r>
      <w:r w:rsidRPr="00F54520">
        <w:t xml:space="preserve"> baik lewat statusnya sebagai guru maupun sebagai </w:t>
      </w:r>
      <w:r w:rsidR="00CA1760" w:rsidRPr="00F54520">
        <w:t>manajer</w:t>
      </w:r>
      <w:r w:rsidRPr="00F54520">
        <w:t xml:space="preserve"> dengan segala kompetensi manajerial yang dimiliki</w:t>
      </w:r>
      <w:r w:rsidR="00A01184" w:rsidRPr="00F54520">
        <w:t xml:space="preserve"> </w:t>
      </w:r>
      <w:r w:rsidR="00A01184" w:rsidRPr="00F54520">
        <w:fldChar w:fldCharType="begin" w:fldLock="1"/>
      </w:r>
      <w:r w:rsidR="00A20221" w:rsidRPr="00F54520">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plainTextFormattedCitation":"(Yaman 2020)","previouslyFormattedCitation":"(Yaman 2020)"},"properties":{"noteIndex":0},"schema":"https://github.com/citation-style-language/schema/raw/master/csl-citation.json"}</w:instrText>
      </w:r>
      <w:r w:rsidR="00A01184" w:rsidRPr="00F54520">
        <w:fldChar w:fldCharType="separate"/>
      </w:r>
      <w:r w:rsidR="00A01184" w:rsidRPr="00F54520">
        <w:t xml:space="preserve">(Yaman </w:t>
      </w:r>
      <w:hyperlink w:anchor="Yaman" w:history="1">
        <w:r w:rsidR="00A01184" w:rsidRPr="00F54520">
          <w:rPr>
            <w:rStyle w:val="Hyperlink"/>
            <w:u w:val="none"/>
          </w:rPr>
          <w:t>2020</w:t>
        </w:r>
      </w:hyperlink>
      <w:r w:rsidR="00A01184" w:rsidRPr="00F54520">
        <w:t>)</w:t>
      </w:r>
      <w:r w:rsidR="00A01184" w:rsidRPr="00F54520">
        <w:fldChar w:fldCharType="end"/>
      </w:r>
      <w:r w:rsidRPr="00F54520">
        <w:t xml:space="preserve">. Iklim kerja guru sangat memberi dampak </w:t>
      </w:r>
      <w:r w:rsidR="001812E1" w:rsidRPr="00F54520">
        <w:t xml:space="preserve">(positif atau negatif) </w:t>
      </w:r>
      <w:r w:rsidRPr="00F54520">
        <w:t xml:space="preserve">terhadap proses pendidikan. Iklim kerja guru merupakan iklim </w:t>
      </w:r>
      <w:r w:rsidR="00CA1760" w:rsidRPr="00F54520">
        <w:t>sekolah atau madrasah tempat</w:t>
      </w:r>
      <w:r w:rsidRPr="00F54520">
        <w:t xml:space="preserve"> guru menjalankan tugas profesinya. Jadi</w:t>
      </w:r>
      <w:r w:rsidR="00CA1760" w:rsidRPr="00F54520">
        <w:t>,</w:t>
      </w:r>
      <w:r w:rsidRPr="00F54520">
        <w:t xml:space="preserve"> iklim kerja guru </w:t>
      </w:r>
      <w:r w:rsidR="00CA1760" w:rsidRPr="00F54520">
        <w:t>merupakan</w:t>
      </w:r>
      <w:r w:rsidRPr="00F54520">
        <w:t xml:space="preserve"> iklim sekolah</w:t>
      </w:r>
      <w:r w:rsidR="00CA1760" w:rsidRPr="00F54520">
        <w:t xml:space="preserve"> atau madrasah</w:t>
      </w:r>
      <w:r w:rsidRPr="00F54520">
        <w:t xml:space="preserve"> </w:t>
      </w:r>
      <w:r w:rsidR="00CA1760" w:rsidRPr="00F54520">
        <w:t>berupa suasana</w:t>
      </w:r>
      <w:r w:rsidRPr="00F54520">
        <w:t xml:space="preserve"> yang terjadi di</w:t>
      </w:r>
      <w:r w:rsidR="00CA1760" w:rsidRPr="00F54520">
        <w:t xml:space="preserve"> </w:t>
      </w:r>
      <w:r w:rsidRPr="00F54520">
        <w:t>lingkungan sekolah</w:t>
      </w:r>
      <w:r w:rsidR="00CA1760" w:rsidRPr="00F54520">
        <w:t xml:space="preserve"> atau madrasah</w:t>
      </w:r>
      <w:r w:rsidRPr="00F54520">
        <w:t>. Iklim kerja yang mendukung keberhasilan guru dalam menjalankan tugas adalah suasana keakraban antara sesama guru, guru dan kepala sekolah</w:t>
      </w:r>
      <w:r w:rsidR="00CA1760" w:rsidRPr="00F54520">
        <w:t>,</w:t>
      </w:r>
      <w:r w:rsidRPr="00F54520">
        <w:t xml:space="preserve"> serta guru dan peserta didik</w:t>
      </w:r>
      <w:r w:rsidR="00A20221" w:rsidRPr="00F54520">
        <w:t xml:space="preserve"> </w:t>
      </w:r>
      <w:r w:rsidR="00A20221" w:rsidRPr="00F54520">
        <w:fldChar w:fldCharType="begin" w:fldLock="1"/>
      </w:r>
      <w:r w:rsidR="008F1FEB" w:rsidRPr="00F54520">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00A20221" w:rsidRPr="00F54520">
        <w:fldChar w:fldCharType="separate"/>
      </w:r>
      <w:r w:rsidR="00A20221" w:rsidRPr="00F54520">
        <w:t xml:space="preserve">(Prasetyo </w:t>
      </w:r>
      <w:hyperlink w:anchor="Prasetyo" w:history="1">
        <w:r w:rsidR="00A20221" w:rsidRPr="00F54520">
          <w:rPr>
            <w:rStyle w:val="Hyperlink"/>
            <w:u w:val="none"/>
          </w:rPr>
          <w:t>2018</w:t>
        </w:r>
      </w:hyperlink>
      <w:r w:rsidR="00A20221" w:rsidRPr="00F54520">
        <w:t>)</w:t>
      </w:r>
      <w:r w:rsidR="00A20221" w:rsidRPr="00F54520">
        <w:fldChar w:fldCharType="end"/>
      </w:r>
      <w:r w:rsidRPr="00F54520">
        <w:t>.</w:t>
      </w:r>
    </w:p>
    <w:p w14:paraId="49CBAFC0" w14:textId="30CC4C94" w:rsidR="00227ABB" w:rsidRPr="00F54520" w:rsidRDefault="00CA1760" w:rsidP="00007BD1">
      <w:pPr>
        <w:pStyle w:val="ListParagraph"/>
        <w:spacing w:after="0"/>
        <w:ind w:left="0" w:firstLine="720"/>
        <w:contextualSpacing w:val="0"/>
        <w:jc w:val="both"/>
        <w:rPr>
          <w:rFonts w:ascii="Times New Roman" w:hAnsi="Times New Roman"/>
          <w:sz w:val="24"/>
          <w:szCs w:val="24"/>
        </w:rPr>
      </w:pPr>
      <w:r w:rsidRPr="00F54520">
        <w:rPr>
          <w:rFonts w:ascii="Times New Roman" w:hAnsi="Times New Roman"/>
          <w:sz w:val="24"/>
          <w:szCs w:val="24"/>
        </w:rPr>
        <w:t>Berdasarkan</w:t>
      </w:r>
      <w:r w:rsidR="00227ABB" w:rsidRPr="00F54520">
        <w:rPr>
          <w:rFonts w:ascii="Times New Roman" w:hAnsi="Times New Roman"/>
          <w:sz w:val="24"/>
          <w:szCs w:val="24"/>
        </w:rPr>
        <w:t xml:space="preserve"> </w:t>
      </w:r>
      <w:r w:rsidRPr="00F54520">
        <w:rPr>
          <w:rFonts w:ascii="Times New Roman" w:hAnsi="Times New Roman"/>
          <w:sz w:val="24"/>
          <w:szCs w:val="24"/>
        </w:rPr>
        <w:t xml:space="preserve">data temuan lapangan yang menunjukkan kompetensi manajerial kepala madrasah termasuk dalam kategori rendah dan berimplikasi pada </w:t>
      </w:r>
      <w:r w:rsidR="00227ABB" w:rsidRPr="00F54520">
        <w:rPr>
          <w:rFonts w:ascii="Times New Roman" w:hAnsi="Times New Roman"/>
          <w:sz w:val="24"/>
          <w:szCs w:val="24"/>
        </w:rPr>
        <w:t>tidak berjalannya dengan baik dan efektif kerja-kerj</w:t>
      </w:r>
      <w:r w:rsidRPr="00F54520">
        <w:rPr>
          <w:rFonts w:ascii="Times New Roman" w:hAnsi="Times New Roman"/>
          <w:sz w:val="24"/>
          <w:szCs w:val="24"/>
        </w:rPr>
        <w:t>a</w:t>
      </w:r>
      <w:r w:rsidR="00227ABB" w:rsidRPr="00F54520">
        <w:rPr>
          <w:rFonts w:ascii="Times New Roman" w:hAnsi="Times New Roman"/>
          <w:sz w:val="24"/>
          <w:szCs w:val="24"/>
        </w:rPr>
        <w:t xml:space="preserve"> kepala </w:t>
      </w:r>
      <w:r w:rsidRPr="00F54520">
        <w:rPr>
          <w:rFonts w:ascii="Times New Roman" w:hAnsi="Times New Roman"/>
          <w:sz w:val="24"/>
          <w:szCs w:val="24"/>
        </w:rPr>
        <w:t>madrasah</w:t>
      </w:r>
      <w:r w:rsidR="00227ABB" w:rsidRPr="00F54520">
        <w:rPr>
          <w:rFonts w:ascii="Times New Roman" w:hAnsi="Times New Roman"/>
          <w:sz w:val="24"/>
          <w:szCs w:val="24"/>
        </w:rPr>
        <w:t xml:space="preserve"> lewat sistem </w:t>
      </w:r>
      <w:r w:rsidRPr="00F54520">
        <w:rPr>
          <w:rFonts w:ascii="Times New Roman" w:hAnsi="Times New Roman"/>
          <w:sz w:val="24"/>
          <w:szCs w:val="24"/>
        </w:rPr>
        <w:t>manajerial. K</w:t>
      </w:r>
      <w:r w:rsidR="00227ABB" w:rsidRPr="00F54520">
        <w:rPr>
          <w:rFonts w:ascii="Times New Roman" w:hAnsi="Times New Roman"/>
          <w:sz w:val="24"/>
          <w:szCs w:val="24"/>
        </w:rPr>
        <w:t xml:space="preserve">epala </w:t>
      </w:r>
      <w:r w:rsidRPr="00F54520">
        <w:rPr>
          <w:rFonts w:ascii="Times New Roman" w:hAnsi="Times New Roman"/>
          <w:sz w:val="24"/>
          <w:szCs w:val="24"/>
        </w:rPr>
        <w:t>madrasah dianggap</w:t>
      </w:r>
      <w:r w:rsidR="00227ABB" w:rsidRPr="00F54520">
        <w:rPr>
          <w:rFonts w:ascii="Times New Roman" w:hAnsi="Times New Roman"/>
          <w:sz w:val="24"/>
          <w:szCs w:val="24"/>
        </w:rPr>
        <w:t xml:space="preserve"> gagal melakukan satu prinsip penting dalam </w:t>
      </w:r>
      <w:r w:rsidRPr="00F54520">
        <w:rPr>
          <w:rFonts w:ascii="Times New Roman" w:hAnsi="Times New Roman"/>
          <w:sz w:val="24"/>
          <w:szCs w:val="24"/>
        </w:rPr>
        <w:t>kepemimpinan yang berbanding lurus dengan</w:t>
      </w:r>
      <w:r w:rsidR="00227ABB" w:rsidRPr="00F54520">
        <w:rPr>
          <w:rFonts w:ascii="Times New Roman" w:hAnsi="Times New Roman"/>
          <w:sz w:val="24"/>
          <w:szCs w:val="24"/>
        </w:rPr>
        <w:t xml:space="preserve"> </w:t>
      </w:r>
      <w:r w:rsidR="008F1FEB" w:rsidRPr="00F54520">
        <w:rPr>
          <w:rFonts w:ascii="Times New Roman" w:hAnsi="Times New Roman"/>
          <w:sz w:val="24"/>
          <w:szCs w:val="24"/>
        </w:rPr>
        <w:t xml:space="preserve">tidak kondusifnya </w:t>
      </w:r>
      <w:r w:rsidR="00227ABB" w:rsidRPr="00F54520">
        <w:rPr>
          <w:rFonts w:ascii="Times New Roman" w:hAnsi="Times New Roman"/>
          <w:sz w:val="24"/>
          <w:szCs w:val="24"/>
        </w:rPr>
        <w:t xml:space="preserve">suasana ataupun iklim kerja </w:t>
      </w:r>
      <w:r w:rsidRPr="00F54520">
        <w:rPr>
          <w:rFonts w:ascii="Times New Roman" w:hAnsi="Times New Roman"/>
          <w:sz w:val="24"/>
          <w:szCs w:val="24"/>
        </w:rPr>
        <w:t>guru</w:t>
      </w:r>
      <w:r w:rsidR="008F1FEB" w:rsidRPr="00F54520">
        <w:rPr>
          <w:rFonts w:ascii="Times New Roman" w:hAnsi="Times New Roman"/>
          <w:sz w:val="24"/>
          <w:szCs w:val="24"/>
        </w:rPr>
        <w:t xml:space="preserve"> </w:t>
      </w:r>
      <w:r w:rsidR="008F1FEB" w:rsidRPr="00F54520">
        <w:rPr>
          <w:rFonts w:ascii="Times New Roman" w:hAnsi="Times New Roman"/>
          <w:sz w:val="24"/>
          <w:szCs w:val="24"/>
        </w:rPr>
        <w:fldChar w:fldCharType="begin" w:fldLock="1"/>
      </w:r>
      <w:r w:rsidR="008F1FEB" w:rsidRPr="00F54520">
        <w:rPr>
          <w:rFonts w:ascii="Times New Roman" w:hAnsi="Times New Roman"/>
          <w:sz w:val="24"/>
          <w:szCs w:val="24"/>
        </w:rPr>
        <w:instrText>ADDIN CSL_CITATION {"citationItems":[{"id":"ITEM-1","itemData":{"ISSN":"2620-5718","author":[{"dropping-particle":"","family":"Anamofa","given":"Jusuf Nikolas","non-dropping-particle":"","parse-names":false,"suffix":""}],"container-title":"JAS-PT (Jurnal Analisis Sistem Pendidikan Tinggi Indonesia)","id":"ITEM-1","issue":"2","issued":{"date-parts":[["2017"]]},"page":"53-62","title":"Analisis Pengaruh Gaya dan Situasi Kepemimpinan Terhadap Iklim Kerja Universitas Halmahera","type":"article-journal","volume":"1"},"uris":["http://www.mendeley.com/documents/?uuid=8c354e05-0e62-4a06-81ba-e28a72e7e3ef"]}],"mendeley":{"formattedCitation":"(Anamofa 2017)","plainTextFormattedCitation":"(Anamofa 2017)","previouslyFormattedCitation":"(Anamofa 2017)"},"properties":{"noteIndex":0},"schema":"https://github.com/citation-style-language/schema/raw/master/csl-citation.json"}</w:instrText>
      </w:r>
      <w:r w:rsidR="008F1FEB" w:rsidRPr="00F54520">
        <w:rPr>
          <w:rFonts w:ascii="Times New Roman" w:hAnsi="Times New Roman"/>
          <w:sz w:val="24"/>
          <w:szCs w:val="24"/>
        </w:rPr>
        <w:fldChar w:fldCharType="separate"/>
      </w:r>
      <w:r w:rsidR="008F1FEB" w:rsidRPr="00F54520">
        <w:rPr>
          <w:rFonts w:ascii="Times New Roman" w:hAnsi="Times New Roman"/>
          <w:sz w:val="24"/>
          <w:szCs w:val="24"/>
        </w:rPr>
        <w:t xml:space="preserve">(Anamofa </w:t>
      </w:r>
      <w:hyperlink w:anchor="Anamofa" w:history="1">
        <w:r w:rsidR="008F1FEB" w:rsidRPr="00F54520">
          <w:rPr>
            <w:rStyle w:val="Hyperlink"/>
            <w:rFonts w:ascii="Times New Roman" w:hAnsi="Times New Roman"/>
            <w:sz w:val="24"/>
            <w:szCs w:val="24"/>
            <w:u w:val="none"/>
          </w:rPr>
          <w:t>2017</w:t>
        </w:r>
      </w:hyperlink>
      <w:r w:rsidR="008F1FEB" w:rsidRPr="00F54520">
        <w:rPr>
          <w:rFonts w:ascii="Times New Roman" w:hAnsi="Times New Roman"/>
          <w:sz w:val="24"/>
          <w:szCs w:val="24"/>
        </w:rPr>
        <w:t>)</w:t>
      </w:r>
      <w:r w:rsidR="008F1FEB" w:rsidRPr="00F54520">
        <w:rPr>
          <w:rFonts w:ascii="Times New Roman" w:hAnsi="Times New Roman"/>
          <w:sz w:val="24"/>
          <w:szCs w:val="24"/>
        </w:rPr>
        <w:fldChar w:fldCharType="end"/>
      </w:r>
      <w:r w:rsidR="00227ABB" w:rsidRPr="00F54520">
        <w:rPr>
          <w:rFonts w:ascii="Times New Roman" w:hAnsi="Times New Roman"/>
          <w:sz w:val="24"/>
          <w:szCs w:val="24"/>
        </w:rPr>
        <w:t>. Selain itu</w:t>
      </w:r>
      <w:r w:rsidRPr="00F54520">
        <w:rPr>
          <w:rFonts w:ascii="Times New Roman" w:hAnsi="Times New Roman"/>
          <w:sz w:val="24"/>
          <w:szCs w:val="24"/>
        </w:rPr>
        <w:t>,</w:t>
      </w:r>
      <w:r w:rsidR="00227ABB" w:rsidRPr="00F54520">
        <w:rPr>
          <w:rFonts w:ascii="Times New Roman" w:hAnsi="Times New Roman"/>
          <w:sz w:val="24"/>
          <w:szCs w:val="24"/>
        </w:rPr>
        <w:t xml:space="preserve"> kepala madrasah juga dinilai kurang komunikatif </w:t>
      </w:r>
      <w:r w:rsidR="00717C70" w:rsidRPr="00F54520">
        <w:rPr>
          <w:rFonts w:ascii="Times New Roman" w:hAnsi="Times New Roman"/>
          <w:sz w:val="24"/>
          <w:szCs w:val="24"/>
        </w:rPr>
        <w:t>sehingga</w:t>
      </w:r>
      <w:r w:rsidR="00227ABB" w:rsidRPr="00F54520">
        <w:rPr>
          <w:rFonts w:ascii="Times New Roman" w:hAnsi="Times New Roman"/>
          <w:sz w:val="24"/>
          <w:szCs w:val="24"/>
        </w:rPr>
        <w:t xml:space="preserve"> membuat suasana kebatinan guru sedikit terganggu. </w:t>
      </w:r>
      <w:r w:rsidR="00717C70" w:rsidRPr="00F54520">
        <w:rPr>
          <w:rFonts w:ascii="Times New Roman" w:hAnsi="Times New Roman"/>
          <w:sz w:val="24"/>
          <w:szCs w:val="24"/>
        </w:rPr>
        <w:t>Informan lain juga menjelaskan</w:t>
      </w:r>
      <w:r w:rsidR="00227ABB" w:rsidRPr="00F54520">
        <w:rPr>
          <w:rFonts w:ascii="Times New Roman" w:hAnsi="Times New Roman"/>
          <w:sz w:val="24"/>
          <w:szCs w:val="24"/>
        </w:rPr>
        <w:t xml:space="preserve"> </w:t>
      </w:r>
      <w:r w:rsidR="00717C70" w:rsidRPr="00F54520">
        <w:rPr>
          <w:rFonts w:ascii="Times New Roman" w:hAnsi="Times New Roman"/>
          <w:sz w:val="24"/>
          <w:szCs w:val="24"/>
        </w:rPr>
        <w:t>bahwa</w:t>
      </w:r>
      <w:r w:rsidR="00227ABB" w:rsidRPr="00F54520">
        <w:rPr>
          <w:rFonts w:ascii="Times New Roman" w:hAnsi="Times New Roman"/>
          <w:sz w:val="24"/>
          <w:szCs w:val="24"/>
        </w:rPr>
        <w:t xml:space="preserve"> komunikasi yang kurang harmonis ini membuat keakraban antar pimpinan dan bawahan mengalami </w:t>
      </w:r>
      <w:r w:rsidR="00227ABB" w:rsidRPr="00F54520">
        <w:rPr>
          <w:rFonts w:ascii="Times New Roman" w:hAnsi="Times New Roman"/>
          <w:i/>
          <w:iCs/>
          <w:sz w:val="24"/>
          <w:szCs w:val="24"/>
        </w:rPr>
        <w:t>g</w:t>
      </w:r>
      <w:r w:rsidR="00717C70" w:rsidRPr="00F54520">
        <w:rPr>
          <w:rFonts w:ascii="Times New Roman" w:hAnsi="Times New Roman"/>
          <w:i/>
          <w:iCs/>
          <w:sz w:val="24"/>
          <w:szCs w:val="24"/>
        </w:rPr>
        <w:t>a</w:t>
      </w:r>
      <w:r w:rsidR="00227ABB" w:rsidRPr="00F54520">
        <w:rPr>
          <w:rFonts w:ascii="Times New Roman" w:hAnsi="Times New Roman"/>
          <w:i/>
          <w:iCs/>
          <w:sz w:val="24"/>
          <w:szCs w:val="24"/>
        </w:rPr>
        <w:t>p</w:t>
      </w:r>
      <w:r w:rsidR="00717C70" w:rsidRPr="00F54520">
        <w:rPr>
          <w:rFonts w:ascii="Times New Roman" w:hAnsi="Times New Roman"/>
          <w:sz w:val="24"/>
          <w:szCs w:val="24"/>
        </w:rPr>
        <w:t xml:space="preserve"> (kesenjangan)</w:t>
      </w:r>
      <w:r w:rsidR="00227ABB" w:rsidRPr="00F54520">
        <w:rPr>
          <w:rFonts w:ascii="Times New Roman" w:hAnsi="Times New Roman"/>
          <w:sz w:val="24"/>
          <w:szCs w:val="24"/>
        </w:rPr>
        <w:t xml:space="preserve"> yang cukup signifikan. Hal ini membuat kondisi iklim kerja </w:t>
      </w:r>
      <w:r w:rsidR="00717C70" w:rsidRPr="00F54520">
        <w:rPr>
          <w:rFonts w:ascii="Times New Roman" w:hAnsi="Times New Roman"/>
          <w:sz w:val="24"/>
          <w:szCs w:val="24"/>
        </w:rPr>
        <w:t xml:space="preserve">guru </w:t>
      </w:r>
      <w:r w:rsidR="00227ABB" w:rsidRPr="00F54520">
        <w:rPr>
          <w:rFonts w:ascii="Times New Roman" w:hAnsi="Times New Roman"/>
          <w:sz w:val="24"/>
          <w:szCs w:val="24"/>
        </w:rPr>
        <w:t>kurang kondusif</w:t>
      </w:r>
      <w:r w:rsidR="008F1FEB" w:rsidRPr="00F54520">
        <w:rPr>
          <w:rFonts w:ascii="Times New Roman" w:hAnsi="Times New Roman"/>
          <w:sz w:val="24"/>
          <w:szCs w:val="24"/>
        </w:rPr>
        <w:t xml:space="preserve"> </w:t>
      </w:r>
      <w:r w:rsidR="008F1FEB" w:rsidRPr="00F54520">
        <w:rPr>
          <w:rFonts w:ascii="Times New Roman" w:hAnsi="Times New Roman"/>
          <w:sz w:val="24"/>
          <w:szCs w:val="24"/>
        </w:rPr>
        <w:fldChar w:fldCharType="begin" w:fldLock="1"/>
      </w:r>
      <w:r w:rsidR="008F1FEB" w:rsidRPr="00F54520">
        <w:rPr>
          <w:rFonts w:ascii="Times New Roman" w:hAnsi="Times New Roman"/>
          <w:sz w:val="24"/>
          <w:szCs w:val="24"/>
        </w:rPr>
        <w:instrText>ADDIN CSL_CITATION {"citationItems":[{"id":"ITEM-1","itemData":{"ISSN":"2621-5721","author":[{"dropping-particle":"","family":"Damanik","given":"Bahrudi Efendi","non-dropping-particle":"","parse-names":false,"suffix":""}],"container-title":"Ciencias: Jurnal Penelitian dan Pengembangan Pendidikan","id":"ITEM-1","issue":"2","issued":{"date-parts":[["2019"]]},"page":"101-109","title":"Pengaruh Kepemimpinan dan Iklim Kerja Terhadap Semangat kerja Guru","type":"article-journal","volume":"2"},"uris":["http://www.mendeley.com/documents/?uuid=3655dfbe-0a57-433a-ada0-311ffe981b16"]}],"mendeley":{"formattedCitation":"(Damanik 2019)","plainTextFormattedCitation":"(Damanik 2019)","previouslyFormattedCitation":"(Damanik 2019)"},"properties":{"noteIndex":0},"schema":"https://github.com/citation-style-language/schema/raw/master/csl-citation.json"}</w:instrText>
      </w:r>
      <w:r w:rsidR="008F1FEB" w:rsidRPr="00F54520">
        <w:rPr>
          <w:rFonts w:ascii="Times New Roman" w:hAnsi="Times New Roman"/>
          <w:sz w:val="24"/>
          <w:szCs w:val="24"/>
        </w:rPr>
        <w:fldChar w:fldCharType="separate"/>
      </w:r>
      <w:r w:rsidR="008F1FEB" w:rsidRPr="00F54520">
        <w:rPr>
          <w:rFonts w:ascii="Times New Roman" w:hAnsi="Times New Roman"/>
          <w:sz w:val="24"/>
          <w:szCs w:val="24"/>
        </w:rPr>
        <w:t xml:space="preserve">(Damanik </w:t>
      </w:r>
      <w:hyperlink w:anchor="Damanik" w:history="1">
        <w:r w:rsidR="008F1FEB" w:rsidRPr="00F54520">
          <w:rPr>
            <w:rStyle w:val="Hyperlink"/>
            <w:rFonts w:ascii="Times New Roman" w:hAnsi="Times New Roman"/>
            <w:sz w:val="24"/>
            <w:szCs w:val="24"/>
            <w:u w:val="none"/>
          </w:rPr>
          <w:t>2019</w:t>
        </w:r>
      </w:hyperlink>
      <w:r w:rsidR="008F1FEB" w:rsidRPr="00F54520">
        <w:rPr>
          <w:rFonts w:ascii="Times New Roman" w:hAnsi="Times New Roman"/>
          <w:sz w:val="24"/>
          <w:szCs w:val="24"/>
        </w:rPr>
        <w:t>)</w:t>
      </w:r>
      <w:r w:rsidR="008F1FEB" w:rsidRPr="00F54520">
        <w:rPr>
          <w:rFonts w:ascii="Times New Roman" w:hAnsi="Times New Roman"/>
          <w:sz w:val="24"/>
          <w:szCs w:val="24"/>
        </w:rPr>
        <w:fldChar w:fldCharType="end"/>
      </w:r>
      <w:r w:rsidR="00227ABB" w:rsidRPr="00F54520">
        <w:rPr>
          <w:rFonts w:ascii="Times New Roman" w:hAnsi="Times New Roman"/>
          <w:sz w:val="24"/>
          <w:szCs w:val="24"/>
        </w:rPr>
        <w:t>.</w:t>
      </w:r>
    </w:p>
    <w:p w14:paraId="33DC4F11" w14:textId="2F03DB86" w:rsidR="005F3A59" w:rsidRPr="00F54520" w:rsidRDefault="00227ABB" w:rsidP="00166173">
      <w:pPr>
        <w:pStyle w:val="ListParagraph"/>
        <w:spacing w:after="0"/>
        <w:ind w:left="0" w:firstLine="720"/>
        <w:contextualSpacing w:val="0"/>
        <w:jc w:val="both"/>
        <w:rPr>
          <w:rFonts w:asciiTheme="majorBidi" w:hAnsiTheme="majorBidi" w:cstheme="majorBidi"/>
          <w:sz w:val="24"/>
          <w:szCs w:val="24"/>
        </w:rPr>
      </w:pPr>
      <w:r w:rsidRPr="00F54520">
        <w:rPr>
          <w:rFonts w:ascii="Times New Roman" w:hAnsi="Times New Roman"/>
          <w:sz w:val="24"/>
          <w:szCs w:val="24"/>
        </w:rPr>
        <w:t xml:space="preserve"> </w:t>
      </w:r>
      <w:r w:rsidR="00166173" w:rsidRPr="00F54520">
        <w:rPr>
          <w:rFonts w:asciiTheme="majorBidi" w:hAnsiTheme="majorBidi" w:cstheme="majorBidi"/>
          <w:sz w:val="24"/>
          <w:szCs w:val="24"/>
        </w:rPr>
        <w:t>Data wawancara tersebut sesuai dengan teori yang menyebutkan bahwa</w:t>
      </w:r>
      <w:r w:rsidRPr="00F54520">
        <w:rPr>
          <w:rFonts w:asciiTheme="majorBidi" w:hAnsiTheme="majorBidi" w:cstheme="majorBidi"/>
          <w:sz w:val="24"/>
          <w:szCs w:val="24"/>
        </w:rPr>
        <w:t xml:space="preserve"> iklim kerja dipengaruhi oleh faktor eksternal dan internal. Di</w:t>
      </w:r>
      <w:r w:rsidR="00166173" w:rsidRPr="00F54520">
        <w:rPr>
          <w:rFonts w:asciiTheme="majorBidi" w:hAnsiTheme="majorBidi" w:cstheme="majorBidi"/>
          <w:sz w:val="24"/>
          <w:szCs w:val="24"/>
        </w:rPr>
        <w:t xml:space="preserve"> </w:t>
      </w:r>
      <w:r w:rsidRPr="00F54520">
        <w:rPr>
          <w:rFonts w:asciiTheme="majorBidi" w:hAnsiTheme="majorBidi" w:cstheme="majorBidi"/>
          <w:sz w:val="24"/>
          <w:szCs w:val="24"/>
        </w:rPr>
        <w:t xml:space="preserve">samping kepala madrasah memiliki peran penting dalam menciptakan iklim </w:t>
      </w:r>
      <w:r w:rsidR="00166173" w:rsidRPr="00F54520">
        <w:rPr>
          <w:rFonts w:asciiTheme="majorBidi" w:hAnsiTheme="majorBidi" w:cstheme="majorBidi"/>
          <w:sz w:val="24"/>
          <w:szCs w:val="24"/>
        </w:rPr>
        <w:t xml:space="preserve">kerja </w:t>
      </w:r>
      <w:r w:rsidRPr="00F54520">
        <w:rPr>
          <w:rFonts w:asciiTheme="majorBidi" w:hAnsiTheme="majorBidi" w:cstheme="majorBidi"/>
          <w:sz w:val="24"/>
          <w:szCs w:val="24"/>
        </w:rPr>
        <w:t xml:space="preserve">yang kondusif dalam lingkup madrasah </w:t>
      </w:r>
      <w:r w:rsidR="00166173" w:rsidRPr="00F54520">
        <w:rPr>
          <w:rFonts w:asciiTheme="majorBidi" w:hAnsiTheme="majorBidi" w:cstheme="majorBidi"/>
          <w:sz w:val="24"/>
          <w:szCs w:val="24"/>
        </w:rPr>
        <w:t>dalam</w:t>
      </w:r>
      <w:r w:rsidRPr="00F54520">
        <w:rPr>
          <w:rFonts w:asciiTheme="majorBidi" w:hAnsiTheme="majorBidi" w:cstheme="majorBidi"/>
          <w:sz w:val="24"/>
          <w:szCs w:val="24"/>
        </w:rPr>
        <w:t xml:space="preserve"> tugasnya sebagai pemimpin, iklim kerja juga bisa di</w:t>
      </w:r>
      <w:r w:rsidR="00166173" w:rsidRPr="00F54520">
        <w:rPr>
          <w:rFonts w:asciiTheme="majorBidi" w:hAnsiTheme="majorBidi" w:cstheme="majorBidi"/>
          <w:sz w:val="24"/>
          <w:szCs w:val="24"/>
        </w:rPr>
        <w:t>pengaruhi</w:t>
      </w:r>
      <w:r w:rsidRPr="00F54520">
        <w:rPr>
          <w:rFonts w:asciiTheme="majorBidi" w:hAnsiTheme="majorBidi" w:cstheme="majorBidi"/>
          <w:sz w:val="24"/>
          <w:szCs w:val="24"/>
        </w:rPr>
        <w:t xml:space="preserve"> oleh hal-hal yang bersifat dari luar lingkup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maupun berupa kebijakan yang berimbas pada kenyamanan kerja yang tentunya semua juga sangat membutuhkan </w:t>
      </w:r>
      <w:r w:rsidR="00166173" w:rsidRPr="00F54520">
        <w:rPr>
          <w:rFonts w:asciiTheme="majorBidi" w:hAnsiTheme="majorBidi" w:cstheme="majorBidi"/>
          <w:sz w:val="24"/>
          <w:szCs w:val="24"/>
        </w:rPr>
        <w:t>respons</w:t>
      </w:r>
      <w:r w:rsidRPr="00F54520">
        <w:rPr>
          <w:rFonts w:asciiTheme="majorBidi" w:hAnsiTheme="majorBidi" w:cstheme="majorBidi"/>
          <w:sz w:val="24"/>
          <w:szCs w:val="24"/>
        </w:rPr>
        <w:t xml:space="preserve"> yang baik dari pimpinan</w:t>
      </w:r>
      <w:r w:rsidR="008F1FEB" w:rsidRPr="00F54520">
        <w:rPr>
          <w:rFonts w:asciiTheme="majorBidi" w:hAnsiTheme="majorBidi" w:cstheme="majorBidi"/>
          <w:sz w:val="24"/>
          <w:szCs w:val="24"/>
        </w:rPr>
        <w:t xml:space="preserve"> </w:t>
      </w:r>
      <w:r w:rsidR="008F1FEB" w:rsidRPr="00F54520">
        <w:rPr>
          <w:rFonts w:asciiTheme="majorBidi" w:hAnsiTheme="majorBidi" w:cstheme="majorBidi"/>
          <w:sz w:val="24"/>
          <w:szCs w:val="24"/>
        </w:rPr>
        <w:fldChar w:fldCharType="begin" w:fldLock="1"/>
      </w:r>
      <w:r w:rsidR="008F1FEB" w:rsidRPr="00F54520">
        <w:rPr>
          <w:rFonts w:asciiTheme="majorBidi" w:hAnsiTheme="majorBidi" w:cstheme="majorBidi"/>
          <w:sz w:val="24"/>
          <w:szCs w:val="24"/>
        </w:rPr>
        <w:instrText>ADDIN CSL_CITATION {"citationItems":[{"id":"ITEM-1","itemData":{"ISSN":"2746-8224","author":[{"dropping-particle":"","family":"Ritonga","given":"Nurul Ajima","non-dropping-particle":"","parse-names":false,"suffix":""}],"container-title":"Continuous Education: Journal of Science and Research","id":"ITEM-1","issue":"1","issued":{"date-parts":[["2020"]]},"page":"43-55","title":"Peran Kepala Sekolah dalam Menciptakan Iklim Kerja yang Kondusif di SD IT Ummi Aida Medan","type":"article-journal","volume":"1"},"uris":["http://www.mendeley.com/documents/?uuid=873f1dd9-99ec-4f89-a79e-5b17870ad85d"]}],"mendeley":{"formattedCitation":"(Ritonga 2020)","plainTextFormattedCitation":"(Ritonga 2020)","previouslyFormattedCitation":"(Ritonga 2020)"},"properties":{"noteIndex":0},"schema":"https://github.com/citation-style-language/schema/raw/master/csl-citation.json"}</w:instrText>
      </w:r>
      <w:r w:rsidR="008F1FEB" w:rsidRPr="00F54520">
        <w:rPr>
          <w:rFonts w:asciiTheme="majorBidi" w:hAnsiTheme="majorBidi" w:cstheme="majorBidi"/>
          <w:sz w:val="24"/>
          <w:szCs w:val="24"/>
        </w:rPr>
        <w:fldChar w:fldCharType="separate"/>
      </w:r>
      <w:r w:rsidR="008F1FEB" w:rsidRPr="00F54520">
        <w:rPr>
          <w:rFonts w:asciiTheme="majorBidi" w:hAnsiTheme="majorBidi" w:cstheme="majorBidi"/>
          <w:sz w:val="24"/>
          <w:szCs w:val="24"/>
        </w:rPr>
        <w:t xml:space="preserve">(Ritonga </w:t>
      </w:r>
      <w:hyperlink w:anchor="Ritonga" w:history="1">
        <w:r w:rsidR="008F1FEB" w:rsidRPr="00F54520">
          <w:rPr>
            <w:rStyle w:val="Hyperlink"/>
            <w:rFonts w:asciiTheme="majorBidi" w:hAnsiTheme="majorBidi" w:cstheme="majorBidi"/>
            <w:sz w:val="24"/>
            <w:szCs w:val="24"/>
            <w:u w:val="none"/>
          </w:rPr>
          <w:t>2020</w:t>
        </w:r>
      </w:hyperlink>
      <w:r w:rsidR="008F1FEB" w:rsidRPr="00F54520">
        <w:rPr>
          <w:rFonts w:asciiTheme="majorBidi" w:hAnsiTheme="majorBidi" w:cstheme="majorBidi"/>
          <w:sz w:val="24"/>
          <w:szCs w:val="24"/>
        </w:rPr>
        <w:t>)</w:t>
      </w:r>
      <w:r w:rsidR="008F1FEB" w:rsidRPr="00F54520">
        <w:rPr>
          <w:rFonts w:asciiTheme="majorBidi" w:hAnsiTheme="majorBidi" w:cstheme="majorBidi"/>
          <w:sz w:val="24"/>
          <w:szCs w:val="24"/>
        </w:rPr>
        <w:fldChar w:fldCharType="end"/>
      </w:r>
      <w:r w:rsidR="00166173" w:rsidRPr="00F54520">
        <w:rPr>
          <w:rFonts w:asciiTheme="majorBidi" w:hAnsiTheme="majorBidi" w:cstheme="majorBidi"/>
          <w:sz w:val="24"/>
          <w:szCs w:val="24"/>
        </w:rPr>
        <w:t>.</w:t>
      </w:r>
      <w:r w:rsidRPr="00F54520">
        <w:rPr>
          <w:rFonts w:asciiTheme="majorBidi" w:hAnsiTheme="majorBidi" w:cstheme="majorBidi"/>
          <w:sz w:val="24"/>
          <w:szCs w:val="24"/>
        </w:rPr>
        <w:t xml:space="preserve"> </w:t>
      </w:r>
      <w:r w:rsidR="00166173" w:rsidRPr="00F54520">
        <w:rPr>
          <w:rFonts w:asciiTheme="majorBidi" w:hAnsiTheme="majorBidi" w:cstheme="majorBidi"/>
          <w:sz w:val="24"/>
          <w:szCs w:val="24"/>
        </w:rPr>
        <w:t xml:space="preserve">Namun, </w:t>
      </w:r>
      <w:r w:rsidRPr="00F54520">
        <w:rPr>
          <w:rFonts w:asciiTheme="majorBidi" w:hAnsiTheme="majorBidi" w:cstheme="majorBidi"/>
          <w:sz w:val="24"/>
          <w:szCs w:val="24"/>
        </w:rPr>
        <w:t>dalam temuan peneliti</w:t>
      </w:r>
      <w:r w:rsidR="008F1FEB" w:rsidRPr="00F54520">
        <w:rPr>
          <w:rFonts w:asciiTheme="majorBidi" w:hAnsiTheme="majorBidi" w:cstheme="majorBidi"/>
          <w:sz w:val="24"/>
          <w:szCs w:val="24"/>
        </w:rPr>
        <w:t xml:space="preserve"> di lapangan,</w:t>
      </w:r>
      <w:r w:rsidRPr="00F54520">
        <w:rPr>
          <w:rFonts w:asciiTheme="majorBidi" w:hAnsiTheme="majorBidi" w:cstheme="majorBidi"/>
          <w:sz w:val="24"/>
          <w:szCs w:val="24"/>
        </w:rPr>
        <w:t xml:space="preserve"> langkah strategis </w:t>
      </w:r>
      <w:r w:rsidR="00166173" w:rsidRPr="00F54520">
        <w:rPr>
          <w:rFonts w:asciiTheme="majorBidi" w:hAnsiTheme="majorBidi" w:cstheme="majorBidi"/>
          <w:sz w:val="24"/>
          <w:szCs w:val="24"/>
        </w:rPr>
        <w:t xml:space="preserve">(kebijakan-kebijakan strategis) </w:t>
      </w:r>
      <w:r w:rsidRPr="00F54520">
        <w:rPr>
          <w:rFonts w:asciiTheme="majorBidi" w:hAnsiTheme="majorBidi" w:cstheme="majorBidi"/>
          <w:sz w:val="24"/>
          <w:szCs w:val="24"/>
        </w:rPr>
        <w:t xml:space="preserve">yang masih sangat kurang dilakukan kepala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untuk meng</w:t>
      </w:r>
      <w:r w:rsidR="00166173" w:rsidRPr="00F54520">
        <w:rPr>
          <w:rFonts w:asciiTheme="majorBidi" w:hAnsiTheme="majorBidi" w:cstheme="majorBidi"/>
          <w:sz w:val="24"/>
          <w:szCs w:val="24"/>
        </w:rPr>
        <w:t xml:space="preserve">atasi </w:t>
      </w:r>
      <w:r w:rsidRPr="00F54520">
        <w:rPr>
          <w:rFonts w:asciiTheme="majorBidi" w:hAnsiTheme="majorBidi" w:cstheme="majorBidi"/>
          <w:sz w:val="24"/>
          <w:szCs w:val="24"/>
        </w:rPr>
        <w:t>persoalan-persoal</w:t>
      </w:r>
      <w:r w:rsidR="00166173" w:rsidRPr="00F54520">
        <w:rPr>
          <w:rFonts w:asciiTheme="majorBidi" w:hAnsiTheme="majorBidi" w:cstheme="majorBidi"/>
          <w:sz w:val="24"/>
          <w:szCs w:val="24"/>
        </w:rPr>
        <w:t>an</w:t>
      </w:r>
      <w:r w:rsidRPr="00F54520">
        <w:rPr>
          <w:rFonts w:asciiTheme="majorBidi" w:hAnsiTheme="majorBidi" w:cstheme="majorBidi"/>
          <w:sz w:val="24"/>
          <w:szCs w:val="24"/>
        </w:rPr>
        <w:t xml:space="preserve"> dari luar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yang bisa mengganggu </w:t>
      </w:r>
      <w:r w:rsidR="00166173" w:rsidRPr="00F54520">
        <w:rPr>
          <w:rFonts w:asciiTheme="majorBidi" w:hAnsiTheme="majorBidi" w:cstheme="majorBidi"/>
          <w:sz w:val="24"/>
          <w:szCs w:val="24"/>
        </w:rPr>
        <w:t>kondusivitas</w:t>
      </w:r>
      <w:r w:rsidRPr="00F54520">
        <w:rPr>
          <w:rFonts w:asciiTheme="majorBidi" w:hAnsiTheme="majorBidi" w:cstheme="majorBidi"/>
          <w:sz w:val="24"/>
          <w:szCs w:val="24"/>
        </w:rPr>
        <w:t xml:space="preserve">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w:t>
      </w:r>
    </w:p>
    <w:p w14:paraId="0A126FFC" w14:textId="74FE2FBF" w:rsidR="00227ABB" w:rsidRPr="00F54520" w:rsidRDefault="005F3A59" w:rsidP="00166173">
      <w:pPr>
        <w:pStyle w:val="ListParagraph"/>
        <w:spacing w:after="0"/>
        <w:ind w:left="0" w:firstLine="720"/>
        <w:contextualSpacing w:val="0"/>
        <w:jc w:val="both"/>
        <w:rPr>
          <w:rFonts w:asciiTheme="majorBidi" w:hAnsiTheme="majorBidi" w:cstheme="majorBidi"/>
          <w:sz w:val="24"/>
          <w:szCs w:val="24"/>
        </w:rPr>
      </w:pPr>
      <w:r w:rsidRPr="00F54520">
        <w:rPr>
          <w:rFonts w:asciiTheme="majorBidi" w:hAnsiTheme="majorBidi" w:cstheme="majorBidi"/>
          <w:sz w:val="24"/>
          <w:szCs w:val="24"/>
        </w:rPr>
        <w:lastRenderedPageBreak/>
        <w:t xml:space="preserve">Setidaknya ada tiga indikator yang digunakan dalam penelitian ini untuk mengukur kondusivitas iklim kerja guru di madrasah, yaitu ekologi, miliu, dan sistem sosial dalam organisasi </w:t>
      </w:r>
      <w:r w:rsidRPr="00F54520">
        <w:rPr>
          <w:rFonts w:asciiTheme="majorBidi" w:hAnsiTheme="majorBidi" w:cstheme="majorBidi"/>
          <w:sz w:val="24"/>
          <w:szCs w:val="24"/>
        </w:rPr>
        <w:fldChar w:fldCharType="begin" w:fldLock="1"/>
      </w:r>
      <w:r w:rsidR="00A01184" w:rsidRPr="00F54520">
        <w:rPr>
          <w:rFonts w:asciiTheme="majorBidi" w:hAnsiTheme="majorBidi" w:cstheme="majorBidi"/>
          <w:sz w:val="24"/>
          <w:szCs w:val="24"/>
        </w:rPr>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Pr="00F54520">
        <w:rPr>
          <w:rFonts w:asciiTheme="majorBidi" w:hAnsiTheme="majorBidi" w:cstheme="majorBidi"/>
          <w:sz w:val="24"/>
          <w:szCs w:val="24"/>
        </w:rPr>
        <w:fldChar w:fldCharType="separate"/>
      </w:r>
      <w:r w:rsidRPr="00F54520">
        <w:rPr>
          <w:rFonts w:asciiTheme="majorBidi" w:hAnsiTheme="majorBidi" w:cstheme="majorBidi"/>
          <w:sz w:val="24"/>
          <w:szCs w:val="24"/>
        </w:rPr>
        <w:t xml:space="preserve">(Prasetyo </w:t>
      </w:r>
      <w:hyperlink w:anchor="Prasetyo" w:history="1">
        <w:r w:rsidRPr="00F54520">
          <w:rPr>
            <w:rStyle w:val="Hyperlink"/>
            <w:rFonts w:asciiTheme="majorBidi" w:hAnsiTheme="majorBidi" w:cstheme="majorBidi"/>
            <w:sz w:val="24"/>
            <w:szCs w:val="24"/>
            <w:u w:val="none"/>
          </w:rPr>
          <w:t>2018</w:t>
        </w:r>
      </w:hyperlink>
      <w:r w:rsidRPr="00F54520">
        <w:rPr>
          <w:rFonts w:asciiTheme="majorBidi" w:hAnsiTheme="majorBidi" w:cstheme="majorBidi"/>
          <w:sz w:val="24"/>
          <w:szCs w:val="24"/>
        </w:rPr>
        <w:t>)</w:t>
      </w:r>
      <w:r w:rsidRPr="00F54520">
        <w:rPr>
          <w:rFonts w:asciiTheme="majorBidi" w:hAnsiTheme="majorBidi" w:cstheme="majorBidi"/>
          <w:sz w:val="24"/>
          <w:szCs w:val="24"/>
        </w:rPr>
        <w:fldChar w:fldCharType="end"/>
      </w:r>
      <w:r w:rsidRPr="00F54520">
        <w:rPr>
          <w:rFonts w:asciiTheme="majorBidi" w:hAnsiTheme="majorBidi" w:cstheme="majorBidi"/>
          <w:sz w:val="24"/>
          <w:szCs w:val="24"/>
        </w:rPr>
        <w:t>.</w:t>
      </w:r>
    </w:p>
    <w:p w14:paraId="52BD9438" w14:textId="77777777" w:rsidR="00227ABB" w:rsidRPr="00F54520" w:rsidRDefault="00227ABB" w:rsidP="00007BD1">
      <w:pPr>
        <w:spacing w:before="120" w:line="276" w:lineRule="auto"/>
        <w:rPr>
          <w:rFonts w:asciiTheme="majorBidi" w:hAnsiTheme="majorBidi" w:cstheme="majorBidi"/>
          <w:b/>
          <w:bCs/>
          <w:i/>
          <w:iCs/>
        </w:rPr>
      </w:pPr>
      <w:r w:rsidRPr="00F54520">
        <w:rPr>
          <w:rFonts w:asciiTheme="majorBidi" w:hAnsiTheme="majorBidi" w:cstheme="majorBidi"/>
          <w:b/>
          <w:bCs/>
          <w:i/>
          <w:iCs/>
        </w:rPr>
        <w:t>Ekologi</w:t>
      </w:r>
    </w:p>
    <w:p w14:paraId="708D171B" w14:textId="36026231" w:rsidR="00227ABB" w:rsidRPr="00F54520" w:rsidRDefault="00227ABB" w:rsidP="005C59A6">
      <w:pPr>
        <w:spacing w:line="276" w:lineRule="auto"/>
        <w:ind w:firstLine="720"/>
        <w:jc w:val="both"/>
      </w:pPr>
      <w:r w:rsidRPr="00F54520">
        <w:t xml:space="preserve">Ekologi merujuk pada aspek fisik dan </w:t>
      </w:r>
      <w:r w:rsidR="005F3A59" w:rsidRPr="00F54520">
        <w:t>material</w:t>
      </w:r>
      <w:r w:rsidRPr="00F54520">
        <w:t xml:space="preserve"> sebagai faktor iklim </w:t>
      </w:r>
      <w:r w:rsidR="005F3A59" w:rsidRPr="00F54520">
        <w:t>madrasah.</w:t>
      </w:r>
      <w:r w:rsidRPr="00F54520">
        <w:t xml:space="preserve"> </w:t>
      </w:r>
      <w:r w:rsidR="005F3A59" w:rsidRPr="00F54520">
        <w:t>Contohnya</w:t>
      </w:r>
      <w:r w:rsidRPr="00F54520">
        <w:t xml:space="preserve">: ukuran, umur, reka bentuk, kemudahan, kondisi bangunan, teknologi yang digunakan oleh anggota organisasi, kursi dan meja, papan tulis, dan lain-lain </w:t>
      </w:r>
      <w:r w:rsidR="005F3A59" w:rsidRPr="00F54520">
        <w:t xml:space="preserve">untuk membantu </w:t>
      </w:r>
      <w:r w:rsidRPr="00F54520">
        <w:t>kemudahan dalam aktivitas organisasi</w:t>
      </w:r>
      <w:r w:rsidR="008F1FEB" w:rsidRPr="00F54520">
        <w:t xml:space="preserve"> </w:t>
      </w:r>
      <w:r w:rsidR="008F1FEB" w:rsidRPr="00F54520">
        <w:fldChar w:fldCharType="begin" w:fldLock="1"/>
      </w:r>
      <w:r w:rsidR="005D6097" w:rsidRPr="00F54520">
        <w:instrText>ADDIN CSL_CITATION {"citationItems":[{"id":"ITEM-1","itemData":{"ISSN":"2722-9467","author":[{"dropping-particle":"","family":"Utami","given":"Destiani Putri","non-dropping-particle":"","parse-names":false,"suffix":""},{"dropping-particle":"","family":"Melliani","given":"Dwi","non-dropping-particle":"","parse-names":false,"suffix":""},{"dropping-particle":"","family":"Maolana","given":"Fermim Niman","non-dropping-particle":"","parse-names":false,"suffix":""},{"dropping-particle":"","family":"Marliyanti","given":"Fitriana","non-dropping-particle":"","parse-names":false,"suffix":""},{"dropping-particle":"","family":"Hidayat","given":"Asep","non-dropping-particle":"","parse-names":false,"suffix":""}],"container-title":"Jurnal Inovasi Penelitian","id":"ITEM-1","issue":"12","issued":{"date-parts":[["2021"]]},"page":"2735-2742","title":"Iklim Organisasi Kelurahan Dalam Perspektif Ekologi","type":"article-journal","volume":"1"},"uris":["http://www.mendeley.com/documents/?uuid=3807790d-9725-4cd7-9f34-c1918733bf6e"]}],"mendeley":{"formattedCitation":"(Utami et al. 2021)","plainTextFormattedCitation":"(Utami et al. 2021)","previouslyFormattedCitation":"(Utami et al. 2021)"},"properties":{"noteIndex":0},"schema":"https://github.com/citation-style-language/schema/raw/master/csl-citation.json"}</w:instrText>
      </w:r>
      <w:r w:rsidR="008F1FEB" w:rsidRPr="00F54520">
        <w:fldChar w:fldCharType="separate"/>
      </w:r>
      <w:r w:rsidR="008F1FEB" w:rsidRPr="00F54520">
        <w:t xml:space="preserve">(Utami et al. </w:t>
      </w:r>
      <w:hyperlink w:anchor="Utami" w:history="1">
        <w:r w:rsidR="008F1FEB" w:rsidRPr="00F54520">
          <w:rPr>
            <w:rStyle w:val="Hyperlink"/>
            <w:u w:val="none"/>
          </w:rPr>
          <w:t>2021</w:t>
        </w:r>
      </w:hyperlink>
      <w:r w:rsidR="008F1FEB" w:rsidRPr="00F54520">
        <w:t>)</w:t>
      </w:r>
      <w:r w:rsidR="008F1FEB" w:rsidRPr="00F54520">
        <w:fldChar w:fldCharType="end"/>
      </w:r>
      <w:r w:rsidRPr="00F54520">
        <w:t xml:space="preserve">. </w:t>
      </w:r>
      <w:r w:rsidR="00B45B59" w:rsidRPr="00F54520">
        <w:t xml:space="preserve">Hasil observasi menunjukkan bahwa rasio guru MTsN Lamakera masih kurang bila dibandingkan dengan jumlah siswa. Selain itu, </w:t>
      </w:r>
      <w:r w:rsidRPr="00F54520">
        <w:t xml:space="preserve">secara </w:t>
      </w:r>
      <w:r w:rsidR="005C59A6" w:rsidRPr="00F54520">
        <w:t>sarana dan prasarana</w:t>
      </w:r>
      <w:r w:rsidRPr="00F54520">
        <w:t xml:space="preserve"> </w:t>
      </w:r>
      <w:r w:rsidR="005C59A6" w:rsidRPr="00F54520">
        <w:t>belum optimal</w:t>
      </w:r>
      <w:r w:rsidRPr="00F54520">
        <w:t xml:space="preserve"> </w:t>
      </w:r>
      <w:r w:rsidR="005C59A6" w:rsidRPr="00F54520">
        <w:t>memfasilitasi</w:t>
      </w:r>
      <w:r w:rsidRPr="00F54520">
        <w:t xml:space="preserve"> keberlangsungan proses pendidikan</w:t>
      </w:r>
      <w:r w:rsidR="005C59A6" w:rsidRPr="00F54520">
        <w:t>,</w:t>
      </w:r>
      <w:r w:rsidRPr="00F54520">
        <w:t xml:space="preserve"> baik </w:t>
      </w:r>
      <w:r w:rsidR="005C59A6" w:rsidRPr="00F54520">
        <w:t xml:space="preserve">secara </w:t>
      </w:r>
      <w:r w:rsidRPr="00F54520">
        <w:t>administrasi maupun proses pendidikan</w:t>
      </w:r>
      <w:r w:rsidR="005C59A6" w:rsidRPr="00F54520">
        <w:t>.</w:t>
      </w:r>
      <w:r w:rsidRPr="00F54520">
        <w:t xml:space="preserve"> </w:t>
      </w:r>
      <w:r w:rsidR="005C59A6" w:rsidRPr="00F54520">
        <w:t>Hal ini dapat dilihat pada</w:t>
      </w:r>
      <w:r w:rsidRPr="00F54520">
        <w:t xml:space="preserve"> ruangan kelas serta ketersediaan teknologi yang kurang memadai yang dimiliki </w:t>
      </w:r>
      <w:r w:rsidR="005C59A6" w:rsidRPr="00F54520">
        <w:t>m</w:t>
      </w:r>
      <w:r w:rsidRPr="00F54520">
        <w:t xml:space="preserve">adrasah. Berdasarkan </w:t>
      </w:r>
      <w:r w:rsidR="005C59A6" w:rsidRPr="00F54520">
        <w:t>data observasi,</w:t>
      </w:r>
      <w:r w:rsidRPr="00F54520">
        <w:t xml:space="preserve"> </w:t>
      </w:r>
      <w:r w:rsidR="005C59A6" w:rsidRPr="00F54520">
        <w:t>sarana dan prasarana</w:t>
      </w:r>
      <w:r w:rsidRPr="00F54520">
        <w:t xml:space="preserve"> yang membutuhkan penangan ataupun perbaikan baik ringan maupun berat masih </w:t>
      </w:r>
      <w:r w:rsidR="005C59A6" w:rsidRPr="00F54520">
        <w:t>belum dilakukan karena alasan dana</w:t>
      </w:r>
      <w:r w:rsidRPr="00F54520">
        <w:t>.</w:t>
      </w:r>
      <w:r w:rsidR="005C59A6" w:rsidRPr="00F54520">
        <w:t xml:space="preserve"> Belum ada langkah-langkah strategis yang melibatkan semua pihak untuk perbaikan dan pengadaan.</w:t>
      </w:r>
      <w:r w:rsidR="0064218E" w:rsidRPr="00F54520">
        <w:t xml:space="preserve"> Ironisnya, peruntukan dana operasional pendidikan yang ditetapkan pemerintah belum sesuai dengan kebutuhan madrasah</w:t>
      </w:r>
      <w:r w:rsidR="007B22CD" w:rsidRPr="00F54520">
        <w:t>.</w:t>
      </w:r>
    </w:p>
    <w:p w14:paraId="6FBC5F24" w14:textId="40FD049E" w:rsidR="00227ABB" w:rsidRPr="00F54520" w:rsidRDefault="00227ABB" w:rsidP="00007BD1">
      <w:pPr>
        <w:spacing w:before="120" w:line="276" w:lineRule="auto"/>
      </w:pPr>
      <w:r w:rsidRPr="00F54520">
        <w:rPr>
          <w:rFonts w:asciiTheme="majorBidi" w:hAnsiTheme="majorBidi" w:cstheme="majorBidi"/>
          <w:b/>
          <w:bCs/>
          <w:i/>
          <w:iCs/>
        </w:rPr>
        <w:t>Mili</w:t>
      </w:r>
      <w:r w:rsidR="005D6097" w:rsidRPr="00F54520">
        <w:rPr>
          <w:rFonts w:asciiTheme="majorBidi" w:hAnsiTheme="majorBidi" w:cstheme="majorBidi"/>
          <w:b/>
          <w:bCs/>
          <w:i/>
          <w:iCs/>
        </w:rPr>
        <w:t>e</w:t>
      </w:r>
      <w:r w:rsidRPr="00F54520">
        <w:rPr>
          <w:rFonts w:asciiTheme="majorBidi" w:hAnsiTheme="majorBidi" w:cstheme="majorBidi"/>
          <w:b/>
          <w:bCs/>
          <w:i/>
          <w:iCs/>
        </w:rPr>
        <w:t>u</w:t>
      </w:r>
    </w:p>
    <w:p w14:paraId="289ADD7E" w14:textId="36B2DFFD" w:rsidR="00227ABB" w:rsidRPr="00F54520" w:rsidRDefault="00227ABB" w:rsidP="00007BD1">
      <w:pPr>
        <w:spacing w:line="276" w:lineRule="auto"/>
        <w:ind w:firstLine="720"/>
        <w:jc w:val="both"/>
      </w:pPr>
      <w:r w:rsidRPr="00F54520">
        <w:rPr>
          <w:i/>
          <w:iCs/>
        </w:rPr>
        <w:t>Mili</w:t>
      </w:r>
      <w:r w:rsidR="005D6097" w:rsidRPr="00F54520">
        <w:rPr>
          <w:i/>
          <w:iCs/>
        </w:rPr>
        <w:t>e</w:t>
      </w:r>
      <w:r w:rsidRPr="00F54520">
        <w:rPr>
          <w:i/>
          <w:iCs/>
        </w:rPr>
        <w:t>u</w:t>
      </w:r>
      <w:r w:rsidRPr="00F54520">
        <w:t xml:space="preserve"> merujuk pada aspek kondisi sosial dalam organisasi</w:t>
      </w:r>
      <w:r w:rsidR="005D6097" w:rsidRPr="00F54520">
        <w:t xml:space="preserve"> </w:t>
      </w:r>
      <w:r w:rsidR="005D6097" w:rsidRPr="00F54520">
        <w:fldChar w:fldCharType="begin" w:fldLock="1"/>
      </w:r>
      <w:r w:rsidR="001569CC" w:rsidRPr="00F54520">
        <w:instrText>ADDIN CSL_CITATION {"citationItems":[{"id":"ITEM-1","itemData":{"ISSN":"0738-0593","author":[{"dropping-particle":"","family":"Abu-Saad","given":"Ismael","non-dropping-particle":"","parse-names":false,"suffix":""},{"dropping-particle":"","family":"Hendrix","given":"Vernon L","non-dropping-particle":"","parse-names":false,"suffix":""}],"container-title":"International Journal of Educational Development","id":"ITEM-1","issue":"2","issued":{"date-parts":[["1995"]]},"page":"141-153","publisher":"Elsevier","title":"Organizational climate and teachers' job satisfaction in a multi-cultural milieu: The case of the Bedouin Arab schools in Israel","type":"article-journal","volume":"15"},"uris":["http://www.mendeley.com/documents/?uuid=f44d1296-798c-4c22-82c0-d8f9be9fb0ea"]}],"mendeley":{"formattedCitation":"(Abu-Saad and Hendrix 1995)","plainTextFormattedCitation":"(Abu-Saad and Hendrix 1995)","previouslyFormattedCitation":"(Abu-Saad and Hendrix 1995)"},"properties":{"noteIndex":0},"schema":"https://github.com/citation-style-language/schema/raw/master/csl-citation.json"}</w:instrText>
      </w:r>
      <w:r w:rsidR="005D6097" w:rsidRPr="00F54520">
        <w:fldChar w:fldCharType="separate"/>
      </w:r>
      <w:r w:rsidR="005D6097" w:rsidRPr="00F54520">
        <w:t xml:space="preserve">(Abu-Saad </w:t>
      </w:r>
      <w:r w:rsidR="003C4407" w:rsidRPr="00F54520">
        <w:t>dan</w:t>
      </w:r>
      <w:r w:rsidR="005D6097" w:rsidRPr="00F54520">
        <w:t xml:space="preserve"> Hendrix </w:t>
      </w:r>
      <w:hyperlink w:anchor="Abu" w:history="1">
        <w:r w:rsidR="005D6097" w:rsidRPr="00F54520">
          <w:rPr>
            <w:rStyle w:val="Hyperlink"/>
            <w:u w:val="none"/>
          </w:rPr>
          <w:t>1995</w:t>
        </w:r>
      </w:hyperlink>
      <w:r w:rsidR="005D6097" w:rsidRPr="00F54520">
        <w:t>)</w:t>
      </w:r>
      <w:r w:rsidR="005D6097" w:rsidRPr="00F54520">
        <w:fldChar w:fldCharType="end"/>
      </w:r>
      <w:r w:rsidR="005C59A6" w:rsidRPr="00F54520">
        <w:t>.</w:t>
      </w:r>
      <w:r w:rsidRPr="00F54520">
        <w:t xml:space="preserve"> </w:t>
      </w:r>
      <w:r w:rsidR="005C59A6" w:rsidRPr="00F54520">
        <w:t>Contohnya</w:t>
      </w:r>
      <w:r w:rsidRPr="00F54520">
        <w:t xml:space="preserve">: apa dan siapa mereka dalam organisasi madrasah, yaitu dari segi bangsa, etnis, gaji guru, sosio ekonomi peserta didik, tingkat pendidikan guru, moral dan motivasi orang tua peserta didik dan keluarga, tahap kepuasan kerja, dan </w:t>
      </w:r>
      <w:r w:rsidR="005C59A6" w:rsidRPr="00F54520">
        <w:t xml:space="preserve">karakteristik </w:t>
      </w:r>
      <w:r w:rsidRPr="00F54520">
        <w:t xml:space="preserve">peserta didik.  Persoalan </w:t>
      </w:r>
      <w:r w:rsidRPr="00F54520">
        <w:rPr>
          <w:i/>
          <w:iCs/>
        </w:rPr>
        <w:t>mili</w:t>
      </w:r>
      <w:r w:rsidR="005D6097" w:rsidRPr="00F54520">
        <w:rPr>
          <w:i/>
          <w:iCs/>
        </w:rPr>
        <w:t>e</w:t>
      </w:r>
      <w:r w:rsidRPr="00F54520">
        <w:rPr>
          <w:i/>
          <w:iCs/>
        </w:rPr>
        <w:t>u</w:t>
      </w:r>
      <w:r w:rsidRPr="00F54520">
        <w:t xml:space="preserve"> </w:t>
      </w:r>
      <w:r w:rsidR="005D6097" w:rsidRPr="00F54520">
        <w:t>(</w:t>
      </w:r>
      <w:r w:rsidRPr="00F54520">
        <w:t>kondisi sosial</w:t>
      </w:r>
      <w:r w:rsidR="005D6097" w:rsidRPr="00F54520">
        <w:t>)</w:t>
      </w:r>
      <w:r w:rsidRPr="00F54520">
        <w:t xml:space="preserve"> dalam madrasah tidak terlalu menonjol</w:t>
      </w:r>
      <w:r w:rsidR="005C59A6" w:rsidRPr="00F54520">
        <w:t>. Tidak ada nepotisme dalam penentuan personil struktural dan kepanitiaan. Tidak ada rasisme untuk etnis, suku, dan ras tertentu. H</w:t>
      </w:r>
      <w:r w:rsidRPr="00F54520">
        <w:t xml:space="preserve">anya pola interaksi antar pimpinan dan bawahan yang dinilai kurang efektif berimplikasi terhadap kebijakan-kebijakan </w:t>
      </w:r>
      <w:r w:rsidR="005C59A6" w:rsidRPr="00F54520">
        <w:t xml:space="preserve">subjektif </w:t>
      </w:r>
      <w:r w:rsidRPr="00F54520">
        <w:t xml:space="preserve">yang </w:t>
      </w:r>
      <w:r w:rsidR="005C59A6" w:rsidRPr="00F54520">
        <w:t>diberlakukan</w:t>
      </w:r>
      <w:r w:rsidRPr="00F54520">
        <w:t xml:space="preserve"> di </w:t>
      </w:r>
      <w:r w:rsidR="00E64DEC" w:rsidRPr="00F54520">
        <w:t>lingkungan</w:t>
      </w:r>
      <w:r w:rsidRPr="00F54520">
        <w:t xml:space="preserve"> </w:t>
      </w:r>
      <w:r w:rsidR="005C59A6" w:rsidRPr="00F54520">
        <w:t>madrasah.</w:t>
      </w:r>
      <w:r w:rsidRPr="00F54520">
        <w:t xml:space="preserve"> </w:t>
      </w:r>
      <w:r w:rsidR="005C59A6" w:rsidRPr="00F54520">
        <w:t xml:space="preserve">Ini </w:t>
      </w:r>
      <w:r w:rsidRPr="00F54520">
        <w:t xml:space="preserve">mengakibatkan kondisi </w:t>
      </w:r>
      <w:r w:rsidR="005C59A6" w:rsidRPr="00F54520">
        <w:t xml:space="preserve">sosial masyarakat madrasah kurang kondusif dari segi </w:t>
      </w:r>
      <w:r w:rsidR="00E97471" w:rsidRPr="00F54520">
        <w:t>komunikasi</w:t>
      </w:r>
      <w:r w:rsidR="001569CC" w:rsidRPr="00F54520">
        <w:t xml:space="preserve"> </w:t>
      </w:r>
      <w:r w:rsidR="001569CC" w:rsidRPr="00F54520">
        <w:fldChar w:fldCharType="begin" w:fldLock="1"/>
      </w:r>
      <w:r w:rsidR="002C1798" w:rsidRPr="00F54520">
        <w:instrText>ADDIN CSL_CITATION {"citationItems":[{"id":"ITEM-1","itemData":{"ISSN":"2224-4425","author":[{"dropping-particle":"","family":"Parveen","given":"Sajida","non-dropping-particle":"","parse-names":false,"suffix":""},{"dropping-particle":"","family":"Sohail","given":"Malik Muhammad","non-dropping-particle":"","parse-names":false,"suffix":""},{"dropping-particle":"","family":"Naeem","given":"Farheen","non-dropping-particle":"","parse-names":false,"suffix":""},{"dropping-particle":"","family":"Azhar","given":"Zarqa","non-dropping-particle":"","parse-names":false,"suffix":""},{"dropping-particle":"","family":"Khan","given":"Saddat Hasnain","non-dropping-particle":"","parse-names":false,"suffix":""}],"container-title":"Asian Journal of Empirical Research","id":"ITEM-1","issue":"4","issued":{"date-parts":[["2012"]]},"page":"96-117","title":"Impact of Office Facilities and Workplace Milieu on Employees' Performance: A Case Study of Sargodha University","type":"article-journal","volume":"2"},"uris":["http://www.mendeley.com/documents/?uuid=a6b253c4-eef5-43a0-92b1-177617be867d"]}],"mendeley":{"formattedCitation":"(Parveen et al. 2012)","plainTextFormattedCitation":"(Parveen et al. 2012)","previouslyFormattedCitation":"(Parveen et al. 2012)"},"properties":{"noteIndex":0},"schema":"https://github.com/citation-style-language/schema/raw/master/csl-citation.json"}</w:instrText>
      </w:r>
      <w:r w:rsidR="001569CC" w:rsidRPr="00F54520">
        <w:fldChar w:fldCharType="separate"/>
      </w:r>
      <w:r w:rsidR="001569CC" w:rsidRPr="00F54520">
        <w:t xml:space="preserve">(Parveen et al. </w:t>
      </w:r>
      <w:hyperlink w:anchor="Parveen" w:history="1">
        <w:r w:rsidR="001569CC" w:rsidRPr="00F54520">
          <w:rPr>
            <w:rStyle w:val="Hyperlink"/>
            <w:u w:val="none"/>
          </w:rPr>
          <w:t>2012</w:t>
        </w:r>
      </w:hyperlink>
      <w:r w:rsidR="001569CC" w:rsidRPr="00F54520">
        <w:t>)</w:t>
      </w:r>
      <w:r w:rsidR="001569CC" w:rsidRPr="00F54520">
        <w:fldChar w:fldCharType="end"/>
      </w:r>
      <w:r w:rsidR="00E97471" w:rsidRPr="00F54520">
        <w:t xml:space="preserve">. </w:t>
      </w:r>
    </w:p>
    <w:p w14:paraId="582FF686" w14:textId="77777777" w:rsidR="00227ABB" w:rsidRPr="00F54520" w:rsidRDefault="00227ABB" w:rsidP="00007BD1">
      <w:pPr>
        <w:spacing w:before="120" w:line="276" w:lineRule="auto"/>
      </w:pPr>
      <w:r w:rsidRPr="00F54520">
        <w:rPr>
          <w:rFonts w:asciiTheme="majorBidi" w:hAnsiTheme="majorBidi" w:cstheme="majorBidi"/>
          <w:b/>
          <w:bCs/>
          <w:i/>
          <w:iCs/>
        </w:rPr>
        <w:t>Sistem</w:t>
      </w:r>
      <w:r w:rsidRPr="00F54520">
        <w:t xml:space="preserve"> </w:t>
      </w:r>
      <w:r w:rsidRPr="00F54520">
        <w:rPr>
          <w:rFonts w:asciiTheme="majorBidi" w:hAnsiTheme="majorBidi" w:cstheme="majorBidi"/>
          <w:b/>
          <w:bCs/>
          <w:i/>
          <w:iCs/>
        </w:rPr>
        <w:t>Sosial dalam Organisasi</w:t>
      </w:r>
    </w:p>
    <w:p w14:paraId="43116505" w14:textId="2D537A39" w:rsidR="00227ABB" w:rsidRPr="00F54520" w:rsidRDefault="00227ABB" w:rsidP="00007BD1">
      <w:pPr>
        <w:spacing w:line="276" w:lineRule="auto"/>
        <w:ind w:firstLine="720"/>
        <w:jc w:val="both"/>
      </w:pPr>
      <w:r w:rsidRPr="00F54520">
        <w:t>Sistem sosial dalam organisasi menunjuk pada aspek struktur administrasi</w:t>
      </w:r>
      <w:r w:rsidR="002C1798" w:rsidRPr="00F54520">
        <w:t xml:space="preserve"> </w:t>
      </w:r>
      <w:r w:rsidR="002C1798" w:rsidRPr="00F54520">
        <w:fldChar w:fldCharType="begin" w:fldLock="1"/>
      </w:r>
      <w:r w:rsidR="005E41D3" w:rsidRPr="00F54520">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sidR="002C1798" w:rsidRPr="00F54520">
        <w:fldChar w:fldCharType="separate"/>
      </w:r>
      <w:r w:rsidR="002C1798" w:rsidRPr="00F54520">
        <w:t xml:space="preserve">(Syukran et al. </w:t>
      </w:r>
      <w:hyperlink w:anchor="Syukran" w:history="1">
        <w:r w:rsidR="002C1798" w:rsidRPr="00F54520">
          <w:rPr>
            <w:rStyle w:val="Hyperlink"/>
            <w:u w:val="none"/>
          </w:rPr>
          <w:t>2022</w:t>
        </w:r>
      </w:hyperlink>
      <w:r w:rsidR="002C1798" w:rsidRPr="00F54520">
        <w:t>)</w:t>
      </w:r>
      <w:r w:rsidR="002C1798" w:rsidRPr="00F54520">
        <w:fldChar w:fldCharType="end"/>
      </w:r>
      <w:r w:rsidR="00E97471" w:rsidRPr="00F54520">
        <w:t>.</w:t>
      </w:r>
      <w:r w:rsidRPr="00F54520">
        <w:t xml:space="preserve"> </w:t>
      </w:r>
      <w:r w:rsidR="00E97471" w:rsidRPr="00F54520">
        <w:t xml:space="preserve">Bagaimana </w:t>
      </w:r>
      <w:r w:rsidRPr="00F54520">
        <w:t xml:space="preserve">cara membuat keputusan, </w:t>
      </w:r>
      <w:r w:rsidR="00B576E4" w:rsidRPr="00F54520">
        <w:t>kebiasaan dan budaya</w:t>
      </w:r>
      <w:r w:rsidRPr="00F54520">
        <w:t xml:space="preserve"> komunikasi di kalangan anggota </w:t>
      </w:r>
      <w:r w:rsidR="00E97471" w:rsidRPr="00F54520">
        <w:t>atau madrasah</w:t>
      </w:r>
      <w:r w:rsidRPr="00F54520">
        <w:t xml:space="preserve">. Pada persoalan terkait dengan sistem budaya organisasi atau madrasah juga menjadi satu masalah yang peting dan hampir selalu menjadi perbincangan. Seperti cara pembuatan keputusan kepala </w:t>
      </w:r>
      <w:r w:rsidR="00E97471" w:rsidRPr="00F54520">
        <w:t>madrasah</w:t>
      </w:r>
      <w:r w:rsidRPr="00F54520">
        <w:t xml:space="preserve"> masih sangat otoritatif</w:t>
      </w:r>
      <w:r w:rsidR="00E97471" w:rsidRPr="00F54520">
        <w:t xml:space="preserve"> yang</w:t>
      </w:r>
      <w:r w:rsidRPr="00F54520">
        <w:t xml:space="preserve"> </w:t>
      </w:r>
      <w:r w:rsidR="00E97471" w:rsidRPr="00F54520">
        <w:t>dalam beberapa kasus kurang</w:t>
      </w:r>
      <w:r w:rsidRPr="00F54520">
        <w:t xml:space="preserve"> melibatkan guru-guru yang lain</w:t>
      </w:r>
      <w:r w:rsidR="00E97471" w:rsidRPr="00F54520">
        <w:t>.</w:t>
      </w:r>
      <w:r w:rsidRPr="00F54520">
        <w:t xml:space="preserve"> </w:t>
      </w:r>
      <w:r w:rsidR="00E97471" w:rsidRPr="00F54520">
        <w:t>Kepala madrasah</w:t>
      </w:r>
      <w:r w:rsidRPr="00F54520">
        <w:t xml:space="preserve"> terkadang hanya melibatkan </w:t>
      </w:r>
      <w:r w:rsidR="00E97471" w:rsidRPr="00F54520">
        <w:t>guru dengan tugas struktural</w:t>
      </w:r>
      <w:r w:rsidRPr="00F54520">
        <w:t xml:space="preserve"> </w:t>
      </w:r>
      <w:r w:rsidR="00E97471" w:rsidRPr="00F54520">
        <w:t xml:space="preserve">dan kepala </w:t>
      </w:r>
      <w:r w:rsidRPr="00F54520">
        <w:t xml:space="preserve">tata usaha </w:t>
      </w:r>
      <w:r w:rsidR="00E97471" w:rsidRPr="00F54520">
        <w:t>saja</w:t>
      </w:r>
      <w:r w:rsidRPr="00F54520">
        <w:t xml:space="preserve">. Persoalan ini juga menuai </w:t>
      </w:r>
      <w:r w:rsidR="00E97471" w:rsidRPr="00F54520">
        <w:t>respons</w:t>
      </w:r>
      <w:r w:rsidRPr="00F54520">
        <w:t xml:space="preserve"> yang kurang baik dari para guru yang lain. Dan ini adalah contoh pola kepemimpinan yang sangat otoritatif yang tentunya sangat berpengaruh terhadap </w:t>
      </w:r>
      <w:r w:rsidR="00E97471" w:rsidRPr="00F54520">
        <w:t>sistem</w:t>
      </w:r>
      <w:r w:rsidRPr="00F54520">
        <w:t xml:space="preserve"> sosial dalam ruang lingkup kerja </w:t>
      </w:r>
      <w:r w:rsidR="00E97471" w:rsidRPr="00F54520">
        <w:t>yang</w:t>
      </w:r>
      <w:r w:rsidRPr="00F54520">
        <w:t xml:space="preserve"> terjadi di MTsN Lamakera.</w:t>
      </w:r>
      <w:r w:rsidR="001F2B4F" w:rsidRPr="00F54520">
        <w:t xml:space="preserve"> Meskipun ada ketidaksetujuan beberapa guru terhadap kebijakan </w:t>
      </w:r>
      <w:r w:rsidR="00531F0F" w:rsidRPr="00F54520">
        <w:t xml:space="preserve">kepala madrasah tetapi hanya berimplikasi pada </w:t>
      </w:r>
      <w:r w:rsidR="001F2B4F" w:rsidRPr="00F54520">
        <w:t xml:space="preserve">perpetak-petakan </w:t>
      </w:r>
      <w:r w:rsidR="00531F0F" w:rsidRPr="00F54520">
        <w:t>tetapi tidak mempengaruhi profesionalitas dalam kegiatan pembelajaran di kelas.</w:t>
      </w:r>
    </w:p>
    <w:p w14:paraId="7FD135AC" w14:textId="77777777" w:rsidR="00F74312" w:rsidRPr="00F54520" w:rsidRDefault="00F74312" w:rsidP="00C27DA2">
      <w:pPr>
        <w:jc w:val="both"/>
        <w:rPr>
          <w:b/>
          <w:bCs/>
          <w:color w:val="00B050"/>
        </w:rPr>
      </w:pPr>
    </w:p>
    <w:p w14:paraId="5014148C" w14:textId="77777777" w:rsidR="00227ABB" w:rsidRPr="00F54520" w:rsidRDefault="00227ABB" w:rsidP="00227ABB">
      <w:pPr>
        <w:tabs>
          <w:tab w:val="left" w:pos="340"/>
        </w:tabs>
        <w:spacing w:line="276" w:lineRule="auto"/>
        <w:rPr>
          <w:rFonts w:asciiTheme="majorBidi" w:hAnsiTheme="majorBidi" w:cstheme="majorBidi"/>
          <w:b/>
          <w:bCs/>
        </w:rPr>
      </w:pPr>
      <w:r w:rsidRPr="00F54520">
        <w:rPr>
          <w:b/>
          <w:caps/>
        </w:rPr>
        <w:lastRenderedPageBreak/>
        <w:t>PENUTUP</w:t>
      </w:r>
    </w:p>
    <w:p w14:paraId="7A38CBFE" w14:textId="09CD9AA5" w:rsidR="006F5D6D" w:rsidRPr="00F54520" w:rsidRDefault="00531F0F" w:rsidP="00531F0F">
      <w:pPr>
        <w:spacing w:line="276" w:lineRule="auto"/>
        <w:ind w:firstLine="720"/>
        <w:jc w:val="both"/>
      </w:pPr>
      <w:r w:rsidRPr="00F54520">
        <w:t xml:space="preserve">Kompetensi manajerial kepala madrasah masih termasuk kategori rendah dan perlu ditingkatkan dalam semua </w:t>
      </w:r>
      <w:r w:rsidR="006F5D6D" w:rsidRPr="00F54520">
        <w:t>a</w:t>
      </w:r>
      <w:r w:rsidRPr="00F54520">
        <w:t xml:space="preserve">spek. Hal ini didasarkan pada implementasi empat fungsi manajemen pada program madrasah, yaitu perencanaan, pengorganisasian, pelaksanaan, dan pengawasan masih belum optimal. </w:t>
      </w:r>
      <w:r w:rsidR="0083550D" w:rsidRPr="00F54520">
        <w:t xml:space="preserve">Komunikasi </w:t>
      </w:r>
      <w:r w:rsidR="006F5D6D" w:rsidRPr="00F54520">
        <w:t>yang kurang efektif kepala madrasah memiliki andil yang sangat besar pada rendahnya capaian manajerial kepala madrasah. Hal ini berimplikasi pada tidak kondusifnya iklim kerja guru yang ditandai dengan adanya ketidaksetujuan guru dengan kebijakan-kebijakan kepala madrasah sehingga menciptakan perpetak-petakan pada guru madrasah.</w:t>
      </w:r>
      <w:r w:rsidR="00AE5ED7" w:rsidRPr="00F54520">
        <w:t xml:space="preserve"> Ketidakkondusifan tersebut semakin diperparah dengan </w:t>
      </w:r>
      <w:r w:rsidR="006D4E51" w:rsidRPr="00F54520">
        <w:t>tugas</w:t>
      </w:r>
      <w:r w:rsidR="00AE5ED7" w:rsidRPr="00F54520">
        <w:t xml:space="preserve"> administratif lebih banyak dikerjakan oleh guru honorer dan sukarela</w:t>
      </w:r>
      <w:r w:rsidR="006E0B16" w:rsidRPr="00F54520">
        <w:t>,</w:t>
      </w:r>
      <w:r w:rsidR="00AE5ED7" w:rsidRPr="00F54520">
        <w:t xml:space="preserve"> </w:t>
      </w:r>
      <w:r w:rsidR="006E0B16" w:rsidRPr="00F54520">
        <w:t xml:space="preserve">kurangnya rasio guru banding jumlah siswa, </w:t>
      </w:r>
      <w:r w:rsidR="00AE5ED7" w:rsidRPr="00F54520">
        <w:t>dan peruntukan dana operasional pendidikan yang ditetapkan pemerintah belum sesuai dengan kebutuhan madrasah.</w:t>
      </w:r>
    </w:p>
    <w:p w14:paraId="66B89537" w14:textId="63103371" w:rsidR="006F5D6D" w:rsidRPr="00F54520" w:rsidRDefault="006F5D6D" w:rsidP="00C27DA2">
      <w:pPr>
        <w:spacing w:line="276" w:lineRule="auto"/>
        <w:ind w:firstLine="720"/>
        <w:jc w:val="both"/>
      </w:pPr>
      <w:r w:rsidRPr="00F54520">
        <w:t xml:space="preserve">Berdasarkan kesimpulan tersebut disampaikan </w:t>
      </w:r>
      <w:r w:rsidR="005576FF" w:rsidRPr="00F54520">
        <w:t xml:space="preserve">beberapa </w:t>
      </w:r>
      <w:r w:rsidRPr="00F54520">
        <w:t xml:space="preserve">saran kepada kepala madrasah, yakni: </w:t>
      </w:r>
      <w:r w:rsidR="005576FF" w:rsidRPr="00F54520">
        <w:t xml:space="preserve">(1) </w:t>
      </w:r>
      <w:r w:rsidRPr="00F54520">
        <w:rPr>
          <w:rFonts w:asciiTheme="majorBidi" w:hAnsiTheme="majorBidi" w:cstheme="majorBidi"/>
        </w:rPr>
        <w:t xml:space="preserve">lebih memahami posisinya sebagai </w:t>
      </w:r>
      <w:r w:rsidR="005576FF" w:rsidRPr="00F54520">
        <w:rPr>
          <w:rFonts w:asciiTheme="majorBidi" w:hAnsiTheme="majorBidi" w:cstheme="majorBidi"/>
        </w:rPr>
        <w:t>pimpinan</w:t>
      </w:r>
      <w:r w:rsidRPr="00F54520">
        <w:rPr>
          <w:rFonts w:asciiTheme="majorBidi" w:hAnsiTheme="majorBidi" w:cstheme="majorBidi"/>
        </w:rPr>
        <w:t xml:space="preserve"> </w:t>
      </w:r>
      <w:r w:rsidR="005576FF" w:rsidRPr="00F54520">
        <w:rPr>
          <w:rFonts w:asciiTheme="majorBidi" w:hAnsiTheme="majorBidi" w:cstheme="majorBidi"/>
        </w:rPr>
        <w:t>madrasah</w:t>
      </w:r>
      <w:r w:rsidRPr="00F54520">
        <w:rPr>
          <w:rFonts w:asciiTheme="majorBidi" w:hAnsiTheme="majorBidi" w:cstheme="majorBidi"/>
        </w:rPr>
        <w:t xml:space="preserve"> </w:t>
      </w:r>
      <w:r w:rsidR="005576FF" w:rsidRPr="00F54520">
        <w:rPr>
          <w:rFonts w:asciiTheme="majorBidi" w:hAnsiTheme="majorBidi" w:cstheme="majorBidi"/>
        </w:rPr>
        <w:t>sehingga</w:t>
      </w:r>
      <w:r w:rsidRPr="00F54520">
        <w:rPr>
          <w:rFonts w:asciiTheme="majorBidi" w:hAnsiTheme="majorBidi" w:cstheme="majorBidi"/>
        </w:rPr>
        <w:t xml:space="preserve"> lebih cakap mengi</w:t>
      </w:r>
      <w:r w:rsidR="005576FF" w:rsidRPr="00F54520">
        <w:rPr>
          <w:rFonts w:asciiTheme="majorBidi" w:hAnsiTheme="majorBidi" w:cstheme="majorBidi"/>
        </w:rPr>
        <w:t>mplementasikan</w:t>
      </w:r>
      <w:r w:rsidRPr="00F54520">
        <w:rPr>
          <w:rFonts w:asciiTheme="majorBidi" w:hAnsiTheme="majorBidi" w:cstheme="majorBidi"/>
        </w:rPr>
        <w:t xml:space="preserve"> fungsi-fungsi manajerial </w:t>
      </w:r>
      <w:r w:rsidR="005576FF" w:rsidRPr="00F54520">
        <w:rPr>
          <w:rFonts w:asciiTheme="majorBidi" w:hAnsiTheme="majorBidi" w:cstheme="majorBidi"/>
        </w:rPr>
        <w:t>di madrasah, (2)</w:t>
      </w:r>
      <w:r w:rsidRPr="00F54520">
        <w:rPr>
          <w:rFonts w:asciiTheme="majorBidi" w:hAnsiTheme="majorBidi" w:cstheme="majorBidi"/>
        </w:rPr>
        <w:t xml:space="preserve"> lebih intens melakukan atau membangun komunikasi kepada </w:t>
      </w:r>
      <w:r w:rsidR="005576FF" w:rsidRPr="00F54520">
        <w:rPr>
          <w:rFonts w:asciiTheme="majorBidi" w:hAnsiTheme="majorBidi" w:cstheme="majorBidi"/>
        </w:rPr>
        <w:t>para guru</w:t>
      </w:r>
      <w:r w:rsidRPr="00F54520">
        <w:rPr>
          <w:rFonts w:asciiTheme="majorBidi" w:hAnsiTheme="majorBidi" w:cstheme="majorBidi"/>
        </w:rPr>
        <w:t xml:space="preserve"> baik dalam rapat maupun </w:t>
      </w:r>
      <w:r w:rsidR="005576FF" w:rsidRPr="00F54520">
        <w:rPr>
          <w:rFonts w:asciiTheme="majorBidi" w:hAnsiTheme="majorBidi" w:cstheme="majorBidi"/>
        </w:rPr>
        <w:t xml:space="preserve">dalam interaksi sehari-hari </w:t>
      </w:r>
      <w:r w:rsidRPr="00F54520">
        <w:rPr>
          <w:rFonts w:asciiTheme="majorBidi" w:hAnsiTheme="majorBidi" w:cstheme="majorBidi"/>
        </w:rPr>
        <w:t>sebagai upaya untuk membangun keakraban dan menciptakan iklim kerja yang kondusif.</w:t>
      </w:r>
      <w:r w:rsidR="005576FF" w:rsidRPr="00F54520">
        <w:rPr>
          <w:rFonts w:asciiTheme="majorBidi" w:hAnsiTheme="majorBidi" w:cstheme="majorBidi"/>
        </w:rPr>
        <w:t xml:space="preserve"> Kepada guru untuk lebih aktif dan kolaboratif dalam menyukseskan kebijakan-kebijakan kepala madrasah demi kesuksesan dan kemajuan organisasi.</w:t>
      </w:r>
    </w:p>
    <w:p w14:paraId="20F4E315" w14:textId="3AF83995" w:rsidR="006F5D6D" w:rsidRPr="00F54520" w:rsidRDefault="006F5D6D" w:rsidP="00C27DA2">
      <w:pPr>
        <w:spacing w:line="276" w:lineRule="auto"/>
        <w:ind w:firstLine="720"/>
        <w:jc w:val="both"/>
      </w:pPr>
      <w:r w:rsidRPr="00F54520">
        <w:t>Penelitian ini berimplikasi pada pengangkatan kepala madrasah tidak hanya didasarkan pada sertifikat pelatihan calon kepala madrasah apalagi karena relasi politik semata tetapi memerlukan fit and proper test secara kredibel dengan memperhatikan prestasi, pengalaman, dan jenjang karier yang baik.</w:t>
      </w:r>
      <w:r w:rsidR="006372BA" w:rsidRPr="00F54520">
        <w:t xml:space="preserve"> Pemilihan informan dalam penelitian ini secara </w:t>
      </w:r>
      <w:r w:rsidR="006372BA" w:rsidRPr="00F54520">
        <w:rPr>
          <w:i/>
          <w:iCs/>
        </w:rPr>
        <w:t>purposive</w:t>
      </w:r>
      <w:r w:rsidR="006372BA" w:rsidRPr="00F54520">
        <w:t xml:space="preserve"> dan terbatas </w:t>
      </w:r>
      <w:r w:rsidR="0036542A" w:rsidRPr="00F54520">
        <w:t xml:space="preserve">pada beberapa guru saja. Oleh karena itu, </w:t>
      </w:r>
      <w:r w:rsidR="006372BA" w:rsidRPr="00F54520">
        <w:t>peneliti selanjutnya dapat meng</w:t>
      </w:r>
      <w:r w:rsidR="0036542A" w:rsidRPr="00F54520">
        <w:t>eksplor</w:t>
      </w:r>
      <w:r w:rsidR="006372BA" w:rsidRPr="00F54520">
        <w:t xml:space="preserve"> variabel penelitian ini dengan persepsi informan atau responden yang lebih luas</w:t>
      </w:r>
      <w:r w:rsidR="0036542A" w:rsidRPr="00F54520">
        <w:t>,</w:t>
      </w:r>
      <w:r w:rsidR="006372BA" w:rsidRPr="00F54520">
        <w:t xml:space="preserve"> seperti tenaga kependidikan</w:t>
      </w:r>
      <w:r w:rsidR="0036542A" w:rsidRPr="00F54520">
        <w:t xml:space="preserve"> dan siswa.</w:t>
      </w:r>
    </w:p>
    <w:p w14:paraId="4AFB796D" w14:textId="77777777" w:rsidR="009E7BF4" w:rsidRPr="00F54520" w:rsidRDefault="009E7BF4" w:rsidP="00F74312">
      <w:pPr>
        <w:autoSpaceDE w:val="0"/>
        <w:autoSpaceDN w:val="0"/>
        <w:adjustRightInd w:val="0"/>
        <w:ind w:firstLine="720"/>
        <w:jc w:val="both"/>
        <w:rPr>
          <w:bCs/>
          <w:color w:val="00B050"/>
        </w:rPr>
      </w:pPr>
    </w:p>
    <w:p w14:paraId="42AF3D49" w14:textId="77777777" w:rsidR="00033732" w:rsidRPr="00F54520" w:rsidRDefault="00033732" w:rsidP="00033732">
      <w:pPr>
        <w:autoSpaceDE w:val="0"/>
        <w:spacing w:line="276" w:lineRule="auto"/>
        <w:jc w:val="both"/>
        <w:rPr>
          <w:b/>
          <w:bCs/>
          <w:color w:val="000000"/>
          <w:sz w:val="20"/>
          <w:szCs w:val="20"/>
        </w:rPr>
      </w:pPr>
      <w:r w:rsidRPr="00F54520">
        <w:rPr>
          <w:b/>
          <w:bCs/>
          <w:color w:val="000000"/>
          <w:sz w:val="20"/>
          <w:szCs w:val="20"/>
        </w:rPr>
        <w:t>PERNYATAAN PENULIS</w:t>
      </w:r>
    </w:p>
    <w:p w14:paraId="57CEF229"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Pendanaan</w:t>
      </w:r>
    </w:p>
    <w:p w14:paraId="392CE42A" w14:textId="2E1B1171" w:rsidR="00033732" w:rsidRPr="00F54520" w:rsidRDefault="00033732" w:rsidP="00033732">
      <w:pPr>
        <w:spacing w:line="276" w:lineRule="auto"/>
        <w:ind w:firstLine="709"/>
        <w:jc w:val="both"/>
        <w:rPr>
          <w:color w:val="000000"/>
          <w:sz w:val="20"/>
          <w:szCs w:val="20"/>
        </w:rPr>
      </w:pPr>
      <w:r w:rsidRPr="00F54520">
        <w:rPr>
          <w:color w:val="000000"/>
          <w:sz w:val="20"/>
          <w:szCs w:val="20"/>
        </w:rPr>
        <w:t>Penelitian ini dibiayai secara mandiri oleh penulis.</w:t>
      </w:r>
    </w:p>
    <w:p w14:paraId="0A39EDDC"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ontribusi Penulis</w:t>
      </w:r>
    </w:p>
    <w:p w14:paraId="6B66D927" w14:textId="5F7A7F1F" w:rsidR="00033732" w:rsidRPr="00F54520" w:rsidRDefault="00B7668A" w:rsidP="00033732">
      <w:pPr>
        <w:spacing w:line="276" w:lineRule="auto"/>
        <w:ind w:firstLine="709"/>
        <w:jc w:val="both"/>
        <w:rPr>
          <w:color w:val="000000"/>
          <w:sz w:val="20"/>
          <w:szCs w:val="20"/>
        </w:rPr>
      </w:pPr>
      <w:r w:rsidRPr="00F54520">
        <w:rPr>
          <w:color w:val="000000"/>
          <w:sz w:val="20"/>
          <w:szCs w:val="20"/>
        </w:rPr>
        <w:t>Penulis pertama sebagai penulis korespondensi, menentukan judul, menyusun proposal, dan mengumpulkan data. Penulis kedua membantu dalam proses analisis data dan menyiapkan naskah sesuai pedoman penulisan jurnal.</w:t>
      </w:r>
    </w:p>
    <w:p w14:paraId="63A58AE7"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onflik Kepentingan</w:t>
      </w:r>
    </w:p>
    <w:p w14:paraId="60CEA2BF" w14:textId="77777777" w:rsidR="00033732" w:rsidRPr="00F54520" w:rsidRDefault="00033732" w:rsidP="00033732">
      <w:pPr>
        <w:spacing w:line="276" w:lineRule="auto"/>
        <w:ind w:firstLine="709"/>
        <w:jc w:val="both"/>
        <w:rPr>
          <w:color w:val="000000"/>
          <w:sz w:val="20"/>
          <w:szCs w:val="20"/>
        </w:rPr>
      </w:pPr>
      <w:r w:rsidRPr="00F54520">
        <w:rPr>
          <w:color w:val="000000"/>
          <w:sz w:val="20"/>
          <w:szCs w:val="20"/>
        </w:rPr>
        <w:t>Penulis melaporkan tidak ada konflik kepentingan dalam penelitian ini.</w:t>
      </w:r>
    </w:p>
    <w:p w14:paraId="724669A0"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etersediaan Data</w:t>
      </w:r>
    </w:p>
    <w:p w14:paraId="124F2314" w14:textId="77777777" w:rsidR="00033732" w:rsidRPr="00F54520" w:rsidRDefault="00033732" w:rsidP="00033732">
      <w:pPr>
        <w:spacing w:line="276" w:lineRule="auto"/>
        <w:ind w:firstLine="709"/>
        <w:jc w:val="both"/>
        <w:rPr>
          <w:b/>
          <w:bCs/>
          <w:color w:val="000000"/>
          <w:sz w:val="20"/>
          <w:szCs w:val="20"/>
        </w:rPr>
      </w:pPr>
      <w:r w:rsidRPr="00F54520">
        <w:rPr>
          <w:color w:val="000000"/>
          <w:sz w:val="20"/>
          <w:szCs w:val="20"/>
        </w:rPr>
        <w:t>Data penelitian tersedia secara lengkap pada penulis korespondensi.</w:t>
      </w:r>
    </w:p>
    <w:p w14:paraId="010164CD"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Ucapan Terima Kasih</w:t>
      </w:r>
    </w:p>
    <w:p w14:paraId="546DFDE3" w14:textId="2952BF8F" w:rsidR="009E7BF4" w:rsidRPr="00F54520" w:rsidRDefault="00033732" w:rsidP="004F18C6">
      <w:pPr>
        <w:autoSpaceDE w:val="0"/>
        <w:autoSpaceDN w:val="0"/>
        <w:adjustRightInd w:val="0"/>
        <w:spacing w:line="276" w:lineRule="auto"/>
        <w:ind w:firstLine="720"/>
        <w:jc w:val="both"/>
        <w:rPr>
          <w:bCs/>
          <w:color w:val="00B050"/>
        </w:rPr>
      </w:pPr>
      <w:r w:rsidRPr="00F54520">
        <w:rPr>
          <w:color w:val="000000"/>
          <w:sz w:val="20"/>
          <w:szCs w:val="20"/>
        </w:rPr>
        <w:t xml:space="preserve">Penulis mengucapkan terima kasih </w:t>
      </w:r>
      <w:r w:rsidR="00380A74" w:rsidRPr="00F54520">
        <w:rPr>
          <w:color w:val="000000"/>
          <w:sz w:val="20"/>
          <w:szCs w:val="20"/>
        </w:rPr>
        <w:t>banyak</w:t>
      </w:r>
      <w:r w:rsidRPr="00F54520">
        <w:rPr>
          <w:color w:val="000000"/>
          <w:sz w:val="20"/>
          <w:szCs w:val="20"/>
        </w:rPr>
        <w:t xml:space="preserve"> kepada </w:t>
      </w:r>
      <w:r w:rsidR="00380A74" w:rsidRPr="00F54520">
        <w:rPr>
          <w:color w:val="000000"/>
          <w:sz w:val="20"/>
          <w:szCs w:val="20"/>
        </w:rPr>
        <w:t>kepala MTsN Lamakera atas izinnya kepada penulis untuk mengumpulkan data pada madrasah yang dipimpinnya. Begitu pula kepada para guru MTsN Lamakera atas kesiapannya menjadi informan dalam penelitian ini.</w:t>
      </w:r>
      <w:r w:rsidR="00380A74" w:rsidRPr="00F54520">
        <w:rPr>
          <w:color w:val="000000"/>
        </w:rPr>
        <w:t xml:space="preserve"> </w:t>
      </w:r>
    </w:p>
    <w:p w14:paraId="1AB1BEFD" w14:textId="77777777" w:rsidR="009E7BF4" w:rsidRPr="00F54520" w:rsidRDefault="009E7BF4" w:rsidP="009E7BF4">
      <w:pPr>
        <w:autoSpaceDE w:val="0"/>
        <w:rPr>
          <w:bCs/>
          <w:color w:val="00B050"/>
        </w:rPr>
      </w:pPr>
    </w:p>
    <w:p w14:paraId="2FF8BB5D" w14:textId="5EB2991D" w:rsidR="009E7BF4" w:rsidRPr="00F54520" w:rsidRDefault="00033732" w:rsidP="009E7BF4">
      <w:pPr>
        <w:tabs>
          <w:tab w:val="left" w:pos="340"/>
        </w:tabs>
        <w:spacing w:line="276" w:lineRule="auto"/>
        <w:rPr>
          <w:b/>
          <w:caps/>
        </w:rPr>
      </w:pPr>
      <w:r w:rsidRPr="00F54520">
        <w:rPr>
          <w:b/>
          <w:caps/>
        </w:rPr>
        <w:lastRenderedPageBreak/>
        <w:t>DAFTAR RUJUKAN</w:t>
      </w:r>
    </w:p>
    <w:p w14:paraId="2E4DB6BA" w14:textId="35056245" w:rsidR="0098233A" w:rsidRPr="00F54520" w:rsidRDefault="00DB650E" w:rsidP="003278BF">
      <w:pPr>
        <w:widowControl w:val="0"/>
        <w:autoSpaceDE w:val="0"/>
        <w:autoSpaceDN w:val="0"/>
        <w:adjustRightInd w:val="0"/>
        <w:spacing w:before="60"/>
        <w:ind w:left="480" w:hanging="480"/>
        <w:rPr>
          <w:sz w:val="22"/>
          <w:szCs w:val="22"/>
        </w:rPr>
      </w:pPr>
      <w:r w:rsidRPr="00F54520">
        <w:rPr>
          <w:color w:val="00B050"/>
          <w:sz w:val="22"/>
          <w:szCs w:val="22"/>
        </w:rPr>
        <w:fldChar w:fldCharType="begin" w:fldLock="1"/>
      </w:r>
      <w:r w:rsidRPr="00F54520">
        <w:rPr>
          <w:color w:val="00B050"/>
          <w:sz w:val="22"/>
          <w:szCs w:val="22"/>
        </w:rPr>
        <w:instrText xml:space="preserve">ADDIN Mendeley Bibliography CSL_BIBLIOGRAPHY </w:instrText>
      </w:r>
      <w:r w:rsidRPr="00F54520">
        <w:rPr>
          <w:color w:val="00B050"/>
          <w:sz w:val="22"/>
          <w:szCs w:val="22"/>
        </w:rPr>
        <w:fldChar w:fldCharType="separate"/>
      </w:r>
      <w:bookmarkStart w:id="1" w:name="Abdussamad"/>
      <w:r w:rsidR="0098233A" w:rsidRPr="00F54520">
        <w:rPr>
          <w:sz w:val="22"/>
          <w:szCs w:val="22"/>
        </w:rPr>
        <w:t>Abdussamad</w:t>
      </w:r>
      <w:bookmarkEnd w:id="1"/>
      <w:r w:rsidR="0098233A" w:rsidRPr="00F54520">
        <w:rPr>
          <w:sz w:val="22"/>
          <w:szCs w:val="22"/>
        </w:rPr>
        <w:t xml:space="preserve">, Zuchri. 2021. </w:t>
      </w:r>
      <w:r w:rsidR="0098233A" w:rsidRPr="00F54520">
        <w:rPr>
          <w:i/>
          <w:iCs/>
          <w:sz w:val="22"/>
          <w:szCs w:val="22"/>
        </w:rPr>
        <w:t>Metode Penelitian Kualitatif</w:t>
      </w:r>
      <w:r w:rsidR="0098233A" w:rsidRPr="00F54520">
        <w:rPr>
          <w:sz w:val="22"/>
          <w:szCs w:val="22"/>
        </w:rPr>
        <w:t>. Makassar, Indonesia: CV Syakir Media Press.</w:t>
      </w:r>
    </w:p>
    <w:p w14:paraId="7667D4EF" w14:textId="2CD3991C" w:rsidR="0098233A" w:rsidRPr="00F54520" w:rsidRDefault="0098233A" w:rsidP="003278BF">
      <w:pPr>
        <w:widowControl w:val="0"/>
        <w:autoSpaceDE w:val="0"/>
        <w:autoSpaceDN w:val="0"/>
        <w:adjustRightInd w:val="0"/>
        <w:spacing w:before="60"/>
        <w:ind w:left="480" w:hanging="480"/>
        <w:rPr>
          <w:sz w:val="22"/>
          <w:szCs w:val="22"/>
        </w:rPr>
      </w:pPr>
      <w:bookmarkStart w:id="2" w:name="Abu"/>
      <w:r w:rsidRPr="00F54520">
        <w:rPr>
          <w:sz w:val="22"/>
          <w:szCs w:val="22"/>
        </w:rPr>
        <w:t>Abu</w:t>
      </w:r>
      <w:bookmarkEnd w:id="2"/>
      <w:r w:rsidRPr="00F54520">
        <w:rPr>
          <w:sz w:val="22"/>
          <w:szCs w:val="22"/>
        </w:rPr>
        <w:t xml:space="preserve">-Saad, Ismael, </w:t>
      </w:r>
      <w:r w:rsidR="00374970" w:rsidRPr="00F54520">
        <w:rPr>
          <w:sz w:val="22"/>
          <w:szCs w:val="22"/>
        </w:rPr>
        <w:t>dan</w:t>
      </w:r>
      <w:r w:rsidRPr="00F54520">
        <w:rPr>
          <w:sz w:val="22"/>
          <w:szCs w:val="22"/>
        </w:rPr>
        <w:t xml:space="preserve"> Vernon L Hendrix. 1995. “Organizational Climate and Teachers’ Job Satisfaction in a Multi-Cultural Milieu: The Case of the Bedouin Arab Schools in Israel.” </w:t>
      </w:r>
      <w:r w:rsidRPr="00F54520">
        <w:rPr>
          <w:i/>
          <w:iCs/>
          <w:sz w:val="22"/>
          <w:szCs w:val="22"/>
        </w:rPr>
        <w:t>International Journal of Educational Development</w:t>
      </w:r>
      <w:r w:rsidRPr="00F54520">
        <w:rPr>
          <w:sz w:val="22"/>
          <w:szCs w:val="22"/>
        </w:rPr>
        <w:t xml:space="preserve"> 15 (2): 141–</w:t>
      </w:r>
      <w:r w:rsidR="00374970" w:rsidRPr="00F54520">
        <w:rPr>
          <w:sz w:val="22"/>
          <w:szCs w:val="22"/>
        </w:rPr>
        <w:t>1</w:t>
      </w:r>
      <w:r w:rsidRPr="00F54520">
        <w:rPr>
          <w:sz w:val="22"/>
          <w:szCs w:val="22"/>
        </w:rPr>
        <w:t>53.</w:t>
      </w:r>
      <w:r w:rsidR="00374970" w:rsidRPr="00F54520">
        <w:rPr>
          <w:sz w:val="22"/>
          <w:szCs w:val="22"/>
        </w:rPr>
        <w:t xml:space="preserve"> </w:t>
      </w:r>
      <w:hyperlink r:id="rId10" w:history="1">
        <w:r w:rsidR="00374970" w:rsidRPr="00F54520">
          <w:rPr>
            <w:rStyle w:val="Hyperlink"/>
            <w:sz w:val="22"/>
            <w:szCs w:val="22"/>
          </w:rPr>
          <w:t>https://doi.org/10.1016/0738-0593(94)00023-I</w:t>
        </w:r>
      </w:hyperlink>
    </w:p>
    <w:p w14:paraId="0860CD16" w14:textId="33BEF0E1" w:rsidR="0098233A" w:rsidRPr="00F54520" w:rsidRDefault="0098233A" w:rsidP="003278BF">
      <w:pPr>
        <w:widowControl w:val="0"/>
        <w:autoSpaceDE w:val="0"/>
        <w:autoSpaceDN w:val="0"/>
        <w:adjustRightInd w:val="0"/>
        <w:spacing w:before="60"/>
        <w:ind w:left="480" w:hanging="480"/>
        <w:rPr>
          <w:sz w:val="22"/>
          <w:szCs w:val="22"/>
        </w:rPr>
      </w:pPr>
      <w:bookmarkStart w:id="3" w:name="Ahmad"/>
      <w:r w:rsidRPr="00F54520">
        <w:rPr>
          <w:sz w:val="22"/>
          <w:szCs w:val="22"/>
        </w:rPr>
        <w:t>Ahmad</w:t>
      </w:r>
      <w:bookmarkEnd w:id="3"/>
      <w:r w:rsidRPr="00F54520">
        <w:rPr>
          <w:sz w:val="22"/>
          <w:szCs w:val="22"/>
        </w:rPr>
        <w:t xml:space="preserve">, Mualimin, Ismail Tolla, </w:t>
      </w:r>
      <w:r w:rsidR="00374970" w:rsidRPr="00F54520">
        <w:rPr>
          <w:sz w:val="22"/>
          <w:szCs w:val="22"/>
        </w:rPr>
        <w:t>dan</w:t>
      </w:r>
      <w:r w:rsidRPr="00F54520">
        <w:rPr>
          <w:sz w:val="22"/>
          <w:szCs w:val="22"/>
        </w:rPr>
        <w:t xml:space="preserve"> Ratmawati Ratmawati. 2020. “Analisis Pelaksanaan Supervisi Pembelajaran Kepala Madrasah Aliyah Negeri Jeneponto, Sulawesi Selatan.” </w:t>
      </w:r>
      <w:r w:rsidRPr="00F54520">
        <w:rPr>
          <w:i/>
          <w:iCs/>
          <w:sz w:val="22"/>
          <w:szCs w:val="22"/>
        </w:rPr>
        <w:t>Al-Musannif</w:t>
      </w:r>
      <w:r w:rsidRPr="00F54520">
        <w:rPr>
          <w:sz w:val="22"/>
          <w:szCs w:val="22"/>
        </w:rPr>
        <w:t xml:space="preserve"> 2 (2): 127–</w:t>
      </w:r>
      <w:r w:rsidR="00374970" w:rsidRPr="00F54520">
        <w:rPr>
          <w:sz w:val="22"/>
          <w:szCs w:val="22"/>
        </w:rPr>
        <w:t>1</w:t>
      </w:r>
      <w:r w:rsidRPr="00F54520">
        <w:rPr>
          <w:sz w:val="22"/>
          <w:szCs w:val="22"/>
        </w:rPr>
        <w:t>38.</w:t>
      </w:r>
      <w:r w:rsidR="00F52068" w:rsidRPr="00F54520">
        <w:rPr>
          <w:sz w:val="22"/>
          <w:szCs w:val="22"/>
        </w:rPr>
        <w:t xml:space="preserve"> </w:t>
      </w:r>
      <w:hyperlink r:id="rId11" w:history="1">
        <w:r w:rsidR="00F52068" w:rsidRPr="00F54520">
          <w:rPr>
            <w:rStyle w:val="Hyperlink"/>
            <w:sz w:val="22"/>
            <w:szCs w:val="22"/>
          </w:rPr>
          <w:t>https://doi.org/10.56324/al-musannif.v2i2.46</w:t>
        </w:r>
      </w:hyperlink>
    </w:p>
    <w:p w14:paraId="04A88D01" w14:textId="5938981D" w:rsidR="0098233A" w:rsidRPr="00F54520" w:rsidRDefault="0098233A" w:rsidP="003278BF">
      <w:pPr>
        <w:widowControl w:val="0"/>
        <w:autoSpaceDE w:val="0"/>
        <w:autoSpaceDN w:val="0"/>
        <w:adjustRightInd w:val="0"/>
        <w:spacing w:before="60"/>
        <w:ind w:left="480" w:hanging="480"/>
        <w:rPr>
          <w:sz w:val="22"/>
          <w:szCs w:val="22"/>
        </w:rPr>
      </w:pPr>
      <w:bookmarkStart w:id="4" w:name="Aliyas"/>
      <w:r w:rsidRPr="00F54520">
        <w:rPr>
          <w:sz w:val="22"/>
          <w:szCs w:val="22"/>
        </w:rPr>
        <w:t>Aliyas</w:t>
      </w:r>
      <w:bookmarkEnd w:id="4"/>
      <w:r w:rsidRPr="00F54520">
        <w:rPr>
          <w:sz w:val="22"/>
          <w:szCs w:val="22"/>
        </w:rPr>
        <w:t xml:space="preserve">, Aliyas, Elvika Widyastuti, </w:t>
      </w:r>
      <w:r w:rsidR="00F52068" w:rsidRPr="00F54520">
        <w:rPr>
          <w:sz w:val="22"/>
          <w:szCs w:val="22"/>
        </w:rPr>
        <w:t>dan</w:t>
      </w:r>
      <w:r w:rsidRPr="00F54520">
        <w:rPr>
          <w:sz w:val="22"/>
          <w:szCs w:val="22"/>
        </w:rPr>
        <w:t xml:space="preserve"> Hasbi Lambe. 2020. “Implementasi Manajemen Pendidikan Berbasis Sekolah </w:t>
      </w:r>
      <w:r w:rsidR="00F52068" w:rsidRPr="00F54520">
        <w:rPr>
          <w:sz w:val="22"/>
          <w:szCs w:val="22"/>
        </w:rPr>
        <w:t>d</w:t>
      </w:r>
      <w:r w:rsidRPr="00F54520">
        <w:rPr>
          <w:sz w:val="22"/>
          <w:szCs w:val="22"/>
        </w:rPr>
        <w:t xml:space="preserve">alam Meningkatkan Mutu Pendidikan Agama Islam.” </w:t>
      </w:r>
      <w:r w:rsidRPr="00F54520">
        <w:rPr>
          <w:i/>
          <w:iCs/>
          <w:sz w:val="22"/>
          <w:szCs w:val="22"/>
        </w:rPr>
        <w:t>NineStars Education</w:t>
      </w:r>
      <w:r w:rsidRPr="00F54520">
        <w:rPr>
          <w:sz w:val="22"/>
          <w:szCs w:val="22"/>
        </w:rPr>
        <w:t xml:space="preserve"> 1 (2): 105–</w:t>
      </w:r>
      <w:r w:rsidR="00F52068" w:rsidRPr="00F54520">
        <w:rPr>
          <w:sz w:val="22"/>
          <w:szCs w:val="22"/>
        </w:rPr>
        <w:t>1</w:t>
      </w:r>
      <w:r w:rsidRPr="00F54520">
        <w:rPr>
          <w:sz w:val="22"/>
          <w:szCs w:val="22"/>
        </w:rPr>
        <w:t>14.</w:t>
      </w:r>
      <w:r w:rsidR="00F52068" w:rsidRPr="00F54520">
        <w:rPr>
          <w:sz w:val="22"/>
          <w:szCs w:val="22"/>
        </w:rPr>
        <w:t xml:space="preserve"> </w:t>
      </w:r>
      <w:hyperlink r:id="rId12" w:history="1">
        <w:r w:rsidR="00F52068" w:rsidRPr="00F54520">
          <w:rPr>
            <w:rStyle w:val="Hyperlink"/>
            <w:sz w:val="22"/>
            <w:szCs w:val="22"/>
          </w:rPr>
          <w:t>https://e-journal.faiuim.ac.id/index.php/ninestar-education/article/view/38</w:t>
        </w:r>
      </w:hyperlink>
    </w:p>
    <w:p w14:paraId="513601D4" w14:textId="5B6948A0" w:rsidR="0098233A" w:rsidRPr="00F54520" w:rsidRDefault="0098233A" w:rsidP="003278BF">
      <w:pPr>
        <w:widowControl w:val="0"/>
        <w:autoSpaceDE w:val="0"/>
        <w:autoSpaceDN w:val="0"/>
        <w:adjustRightInd w:val="0"/>
        <w:spacing w:before="60"/>
        <w:ind w:left="480" w:hanging="480"/>
        <w:rPr>
          <w:sz w:val="22"/>
          <w:szCs w:val="22"/>
        </w:rPr>
      </w:pPr>
      <w:bookmarkStart w:id="5" w:name="Almasri"/>
      <w:r w:rsidRPr="00F54520">
        <w:rPr>
          <w:sz w:val="22"/>
          <w:szCs w:val="22"/>
        </w:rPr>
        <w:t>Almasri</w:t>
      </w:r>
      <w:bookmarkEnd w:id="5"/>
      <w:r w:rsidRPr="00F54520">
        <w:rPr>
          <w:sz w:val="22"/>
          <w:szCs w:val="22"/>
        </w:rPr>
        <w:t xml:space="preserve">, M Nazar. 2016. “Manajemen Sumber Daya Manusia: Imlementasi </w:t>
      </w:r>
      <w:r w:rsidR="00B6249D" w:rsidRPr="00F54520">
        <w:rPr>
          <w:sz w:val="22"/>
          <w:szCs w:val="22"/>
        </w:rPr>
        <w:t>d</w:t>
      </w:r>
      <w:r w:rsidRPr="00F54520">
        <w:rPr>
          <w:sz w:val="22"/>
          <w:szCs w:val="22"/>
        </w:rPr>
        <w:t xml:space="preserve">alam Pendidikan Islam.” </w:t>
      </w:r>
      <w:r w:rsidRPr="00F54520">
        <w:rPr>
          <w:i/>
          <w:iCs/>
          <w:sz w:val="22"/>
          <w:szCs w:val="22"/>
        </w:rPr>
        <w:t>Kutubkhanah</w:t>
      </w:r>
      <w:r w:rsidRPr="00F54520">
        <w:rPr>
          <w:sz w:val="22"/>
          <w:szCs w:val="22"/>
        </w:rPr>
        <w:t xml:space="preserve"> 19 (2): 133–</w:t>
      </w:r>
      <w:r w:rsidR="00B6249D" w:rsidRPr="00F54520">
        <w:rPr>
          <w:sz w:val="22"/>
          <w:szCs w:val="22"/>
        </w:rPr>
        <w:t>1</w:t>
      </w:r>
      <w:r w:rsidRPr="00F54520">
        <w:rPr>
          <w:sz w:val="22"/>
          <w:szCs w:val="22"/>
        </w:rPr>
        <w:t>51.</w:t>
      </w:r>
      <w:r w:rsidR="00EC275F" w:rsidRPr="00F54520">
        <w:rPr>
          <w:sz w:val="22"/>
          <w:szCs w:val="22"/>
        </w:rPr>
        <w:t xml:space="preserve"> </w:t>
      </w:r>
      <w:hyperlink r:id="rId13" w:history="1">
        <w:r w:rsidR="00EC275F" w:rsidRPr="00F54520">
          <w:rPr>
            <w:rStyle w:val="Hyperlink"/>
            <w:sz w:val="22"/>
            <w:szCs w:val="22"/>
          </w:rPr>
          <w:t>https://ejournal.uin-suska.ac.id/index.php/Kutubkhanah/article/view/2547</w:t>
        </w:r>
      </w:hyperlink>
    </w:p>
    <w:p w14:paraId="1FF11123" w14:textId="77A5EB12" w:rsidR="0098233A" w:rsidRPr="00F54520" w:rsidRDefault="0098233A" w:rsidP="003278BF">
      <w:pPr>
        <w:widowControl w:val="0"/>
        <w:autoSpaceDE w:val="0"/>
        <w:autoSpaceDN w:val="0"/>
        <w:adjustRightInd w:val="0"/>
        <w:spacing w:before="60"/>
        <w:ind w:left="480" w:hanging="480"/>
        <w:rPr>
          <w:sz w:val="22"/>
          <w:szCs w:val="22"/>
        </w:rPr>
      </w:pPr>
      <w:bookmarkStart w:id="6" w:name="Amri"/>
      <w:r w:rsidRPr="00F54520">
        <w:rPr>
          <w:sz w:val="22"/>
          <w:szCs w:val="22"/>
        </w:rPr>
        <w:t>Amri</w:t>
      </w:r>
      <w:bookmarkEnd w:id="6"/>
      <w:r w:rsidRPr="00F54520">
        <w:rPr>
          <w:sz w:val="22"/>
          <w:szCs w:val="22"/>
        </w:rPr>
        <w:t xml:space="preserve">, Haerul, and Patta Bundu. 2021. “Evaluasi Total Quality Management Pada SMP Islam Athirah 1 Kajaolalido Kota Makassar.” </w:t>
      </w:r>
      <w:r w:rsidRPr="00F54520">
        <w:rPr>
          <w:i/>
          <w:iCs/>
          <w:sz w:val="22"/>
          <w:szCs w:val="22"/>
        </w:rPr>
        <w:t>Al-Musannif</w:t>
      </w:r>
      <w:r w:rsidRPr="00F54520">
        <w:rPr>
          <w:sz w:val="22"/>
          <w:szCs w:val="22"/>
        </w:rPr>
        <w:t xml:space="preserve"> 3 (1): 15–26.</w:t>
      </w:r>
      <w:r w:rsidR="00EC275F" w:rsidRPr="00F54520">
        <w:rPr>
          <w:sz w:val="22"/>
          <w:szCs w:val="22"/>
        </w:rPr>
        <w:t xml:space="preserve"> </w:t>
      </w:r>
      <w:hyperlink r:id="rId14" w:history="1">
        <w:r w:rsidR="00EC275F" w:rsidRPr="00F54520">
          <w:rPr>
            <w:rStyle w:val="Hyperlink"/>
            <w:sz w:val="22"/>
            <w:szCs w:val="22"/>
          </w:rPr>
          <w:t>https://doi.org/10.56324/al-musannif.v3i1.45</w:t>
        </w:r>
      </w:hyperlink>
    </w:p>
    <w:p w14:paraId="7E2B2D80" w14:textId="0E1E7309" w:rsidR="0098233A" w:rsidRPr="00F54520" w:rsidRDefault="0098233A" w:rsidP="003278BF">
      <w:pPr>
        <w:widowControl w:val="0"/>
        <w:autoSpaceDE w:val="0"/>
        <w:autoSpaceDN w:val="0"/>
        <w:adjustRightInd w:val="0"/>
        <w:spacing w:before="60"/>
        <w:ind w:left="480" w:hanging="480"/>
        <w:rPr>
          <w:sz w:val="22"/>
          <w:szCs w:val="22"/>
        </w:rPr>
      </w:pPr>
      <w:bookmarkStart w:id="7" w:name="Anamofa"/>
      <w:r w:rsidRPr="00F54520">
        <w:rPr>
          <w:sz w:val="22"/>
          <w:szCs w:val="22"/>
        </w:rPr>
        <w:t>Anamofa</w:t>
      </w:r>
      <w:bookmarkEnd w:id="7"/>
      <w:r w:rsidRPr="00F54520">
        <w:rPr>
          <w:sz w:val="22"/>
          <w:szCs w:val="22"/>
        </w:rPr>
        <w:t xml:space="preserve">, Jusuf Nikolas. 2017. “Analisis Pengaruh Gaya </w:t>
      </w:r>
      <w:r w:rsidR="00EC275F" w:rsidRPr="00F54520">
        <w:rPr>
          <w:sz w:val="22"/>
          <w:szCs w:val="22"/>
        </w:rPr>
        <w:t>d</w:t>
      </w:r>
      <w:r w:rsidRPr="00F54520">
        <w:rPr>
          <w:sz w:val="22"/>
          <w:szCs w:val="22"/>
        </w:rPr>
        <w:t xml:space="preserve">an Situasi Kepemimpinan </w:t>
      </w:r>
      <w:r w:rsidR="00EC275F" w:rsidRPr="00F54520">
        <w:rPr>
          <w:sz w:val="22"/>
          <w:szCs w:val="22"/>
        </w:rPr>
        <w:t>t</w:t>
      </w:r>
      <w:r w:rsidRPr="00F54520">
        <w:rPr>
          <w:sz w:val="22"/>
          <w:szCs w:val="22"/>
        </w:rPr>
        <w:t xml:space="preserve">erhadap Iklim Kerja Universitas Halmahera.” </w:t>
      </w:r>
      <w:r w:rsidRPr="00F54520">
        <w:rPr>
          <w:i/>
          <w:iCs/>
          <w:sz w:val="22"/>
          <w:szCs w:val="22"/>
        </w:rPr>
        <w:t>JAS-PT (Jurnal Analisis Sistem Pendidikan Tinggi Indonesia)</w:t>
      </w:r>
      <w:r w:rsidRPr="00F54520">
        <w:rPr>
          <w:sz w:val="22"/>
          <w:szCs w:val="22"/>
        </w:rPr>
        <w:t xml:space="preserve"> 1 (2): 53–62.</w:t>
      </w:r>
      <w:r w:rsidR="00087C84" w:rsidRPr="00F54520">
        <w:rPr>
          <w:sz w:val="22"/>
          <w:szCs w:val="22"/>
        </w:rPr>
        <w:t xml:space="preserve"> </w:t>
      </w:r>
      <w:hyperlink r:id="rId15" w:history="1">
        <w:r w:rsidR="00087C84" w:rsidRPr="00F54520">
          <w:rPr>
            <w:rStyle w:val="Hyperlink"/>
            <w:sz w:val="22"/>
            <w:szCs w:val="22"/>
          </w:rPr>
          <w:t>https://doi.org/10.36339/jaspt.v1i2.80</w:t>
        </w:r>
      </w:hyperlink>
    </w:p>
    <w:p w14:paraId="597D73C5" w14:textId="1A9C29D0" w:rsidR="0098233A" w:rsidRPr="00F54520" w:rsidRDefault="0098233A" w:rsidP="003278BF">
      <w:pPr>
        <w:widowControl w:val="0"/>
        <w:autoSpaceDE w:val="0"/>
        <w:autoSpaceDN w:val="0"/>
        <w:adjustRightInd w:val="0"/>
        <w:spacing w:before="60"/>
        <w:ind w:left="480" w:hanging="480"/>
        <w:rPr>
          <w:sz w:val="22"/>
          <w:szCs w:val="22"/>
        </w:rPr>
      </w:pPr>
      <w:bookmarkStart w:id="8" w:name="Astuti"/>
      <w:r w:rsidRPr="00F54520">
        <w:rPr>
          <w:sz w:val="22"/>
          <w:szCs w:val="22"/>
        </w:rPr>
        <w:t>Astuti</w:t>
      </w:r>
      <w:bookmarkEnd w:id="8"/>
      <w:r w:rsidRPr="00F54520">
        <w:rPr>
          <w:sz w:val="22"/>
          <w:szCs w:val="22"/>
        </w:rPr>
        <w:t xml:space="preserve">, Ida Dwi. 2022. “Kepemimpinan Kepala Madrasah </w:t>
      </w:r>
      <w:r w:rsidR="002F7061" w:rsidRPr="00F54520">
        <w:rPr>
          <w:sz w:val="22"/>
          <w:szCs w:val="22"/>
        </w:rPr>
        <w:t>d</w:t>
      </w:r>
      <w:r w:rsidRPr="00F54520">
        <w:rPr>
          <w:sz w:val="22"/>
          <w:szCs w:val="22"/>
        </w:rPr>
        <w:t xml:space="preserve">alam Peningkatan Iklim Kerja Madrasah </w:t>
      </w:r>
      <w:r w:rsidR="002F7061" w:rsidRPr="00F54520">
        <w:rPr>
          <w:sz w:val="22"/>
          <w:szCs w:val="22"/>
        </w:rPr>
        <w:t>d</w:t>
      </w:r>
      <w:r w:rsidRPr="00F54520">
        <w:rPr>
          <w:sz w:val="22"/>
          <w:szCs w:val="22"/>
        </w:rPr>
        <w:t xml:space="preserve">i MIM Butuh 1 </w:t>
      </w:r>
      <w:r w:rsidR="002F7061" w:rsidRPr="00F54520">
        <w:rPr>
          <w:sz w:val="22"/>
          <w:szCs w:val="22"/>
        </w:rPr>
        <w:t>d</w:t>
      </w:r>
      <w:r w:rsidRPr="00F54520">
        <w:rPr>
          <w:sz w:val="22"/>
          <w:szCs w:val="22"/>
        </w:rPr>
        <w:t xml:space="preserve">an MIM Butuh 2 Kalikajar.” </w:t>
      </w:r>
      <w:r w:rsidRPr="00F54520">
        <w:rPr>
          <w:i/>
          <w:iCs/>
          <w:sz w:val="22"/>
          <w:szCs w:val="22"/>
        </w:rPr>
        <w:t>Tesis</w:t>
      </w:r>
      <w:r w:rsidRPr="00F54520">
        <w:rPr>
          <w:sz w:val="22"/>
          <w:szCs w:val="22"/>
        </w:rPr>
        <w:t>, Universitas Muhammadiyah Magelang.</w:t>
      </w:r>
      <w:r w:rsidR="00C91A50" w:rsidRPr="00F54520">
        <w:rPr>
          <w:sz w:val="22"/>
          <w:szCs w:val="22"/>
        </w:rPr>
        <w:t xml:space="preserve"> </w:t>
      </w:r>
      <w:hyperlink r:id="rId16" w:history="1">
        <w:r w:rsidR="00C91A50" w:rsidRPr="00F54520">
          <w:rPr>
            <w:rStyle w:val="Hyperlink"/>
            <w:sz w:val="22"/>
            <w:szCs w:val="22"/>
          </w:rPr>
          <w:t>http://eprintslib.ummgl.ac.id/3674</w:t>
        </w:r>
      </w:hyperlink>
    </w:p>
    <w:p w14:paraId="3CCF388A" w14:textId="7C972C7F" w:rsidR="0098233A" w:rsidRPr="00F54520" w:rsidRDefault="0098233A" w:rsidP="003278BF">
      <w:pPr>
        <w:widowControl w:val="0"/>
        <w:autoSpaceDE w:val="0"/>
        <w:autoSpaceDN w:val="0"/>
        <w:adjustRightInd w:val="0"/>
        <w:spacing w:before="60"/>
        <w:ind w:left="480" w:hanging="480"/>
        <w:rPr>
          <w:sz w:val="22"/>
          <w:szCs w:val="22"/>
        </w:rPr>
      </w:pPr>
      <w:bookmarkStart w:id="9" w:name="Azainil"/>
      <w:r w:rsidRPr="00F54520">
        <w:rPr>
          <w:sz w:val="22"/>
          <w:szCs w:val="22"/>
        </w:rPr>
        <w:t>Azainil</w:t>
      </w:r>
      <w:bookmarkEnd w:id="9"/>
      <w:r w:rsidRPr="00F54520">
        <w:rPr>
          <w:sz w:val="22"/>
          <w:szCs w:val="22"/>
        </w:rPr>
        <w:t xml:space="preserve">, Azainil, Laili Komariyah, </w:t>
      </w:r>
      <w:r w:rsidR="006528B4" w:rsidRPr="00F54520">
        <w:rPr>
          <w:sz w:val="22"/>
          <w:szCs w:val="22"/>
        </w:rPr>
        <w:t>dan</w:t>
      </w:r>
      <w:r w:rsidRPr="00F54520">
        <w:rPr>
          <w:sz w:val="22"/>
          <w:szCs w:val="22"/>
        </w:rPr>
        <w:t xml:space="preserve"> Yan Yan. 2021. “The Effect of Principals’ Managerial Competence and Teacher Discipline on Teacher Productivity.” </w:t>
      </w:r>
      <w:r w:rsidRPr="00F54520">
        <w:rPr>
          <w:i/>
          <w:iCs/>
          <w:sz w:val="22"/>
          <w:szCs w:val="22"/>
        </w:rPr>
        <w:t>Cypriot Journal of Educational Sciences</w:t>
      </w:r>
      <w:r w:rsidRPr="00F54520">
        <w:rPr>
          <w:sz w:val="22"/>
          <w:szCs w:val="22"/>
        </w:rPr>
        <w:t xml:space="preserve"> 16 (2): 563–</w:t>
      </w:r>
      <w:r w:rsidR="00361E25" w:rsidRPr="00F54520">
        <w:rPr>
          <w:sz w:val="22"/>
          <w:szCs w:val="22"/>
        </w:rPr>
        <w:t>5</w:t>
      </w:r>
      <w:r w:rsidRPr="00F54520">
        <w:rPr>
          <w:sz w:val="22"/>
          <w:szCs w:val="22"/>
        </w:rPr>
        <w:t>79.</w:t>
      </w:r>
      <w:r w:rsidR="008E667E" w:rsidRPr="00F54520">
        <w:rPr>
          <w:sz w:val="22"/>
          <w:szCs w:val="22"/>
        </w:rPr>
        <w:t xml:space="preserve"> </w:t>
      </w:r>
      <w:hyperlink r:id="rId17" w:history="1">
        <w:r w:rsidR="008E667E" w:rsidRPr="00F54520">
          <w:rPr>
            <w:rStyle w:val="Hyperlink"/>
            <w:sz w:val="22"/>
            <w:szCs w:val="22"/>
          </w:rPr>
          <w:t>https://doi.org/10.18844/cjes.v16i2.5634</w:t>
        </w:r>
      </w:hyperlink>
    </w:p>
    <w:p w14:paraId="74B8D627" w14:textId="765826DB" w:rsidR="0098233A" w:rsidRPr="00F54520" w:rsidRDefault="0098233A" w:rsidP="003278BF">
      <w:pPr>
        <w:widowControl w:val="0"/>
        <w:autoSpaceDE w:val="0"/>
        <w:autoSpaceDN w:val="0"/>
        <w:adjustRightInd w:val="0"/>
        <w:spacing w:before="60"/>
        <w:ind w:left="480" w:hanging="480"/>
        <w:rPr>
          <w:sz w:val="22"/>
          <w:szCs w:val="22"/>
        </w:rPr>
      </w:pPr>
      <w:bookmarkStart w:id="10" w:name="Baharun"/>
      <w:r w:rsidRPr="00F54520">
        <w:rPr>
          <w:sz w:val="22"/>
          <w:szCs w:val="22"/>
        </w:rPr>
        <w:t>Baharun</w:t>
      </w:r>
      <w:bookmarkEnd w:id="10"/>
      <w:r w:rsidRPr="00F54520">
        <w:rPr>
          <w:sz w:val="22"/>
          <w:szCs w:val="22"/>
        </w:rPr>
        <w:t xml:space="preserve">, Hasan. 2012. “Desentralisasi </w:t>
      </w:r>
      <w:r w:rsidR="00720D08" w:rsidRPr="00F54520">
        <w:rPr>
          <w:sz w:val="22"/>
          <w:szCs w:val="22"/>
        </w:rPr>
        <w:t>d</w:t>
      </w:r>
      <w:r w:rsidRPr="00F54520">
        <w:rPr>
          <w:sz w:val="22"/>
          <w:szCs w:val="22"/>
        </w:rPr>
        <w:t xml:space="preserve">an Implikasinya </w:t>
      </w:r>
      <w:r w:rsidR="00720D08" w:rsidRPr="00F54520">
        <w:rPr>
          <w:sz w:val="22"/>
          <w:szCs w:val="22"/>
        </w:rPr>
        <w:t>t</w:t>
      </w:r>
      <w:r w:rsidRPr="00F54520">
        <w:rPr>
          <w:sz w:val="22"/>
          <w:szCs w:val="22"/>
        </w:rPr>
        <w:t xml:space="preserve">erhadap Pengembangan Sistem Pendidikan Islam.” </w:t>
      </w:r>
      <w:r w:rsidRPr="00F54520">
        <w:rPr>
          <w:i/>
          <w:iCs/>
          <w:sz w:val="22"/>
          <w:szCs w:val="22"/>
        </w:rPr>
        <w:t>Jurnal Ilmu Tarbiyah At-Tajdid</w:t>
      </w:r>
      <w:r w:rsidRPr="00F54520">
        <w:rPr>
          <w:sz w:val="22"/>
          <w:szCs w:val="22"/>
        </w:rPr>
        <w:t xml:space="preserve"> 1 (2): 241–</w:t>
      </w:r>
      <w:r w:rsidR="00720D08" w:rsidRPr="00F54520">
        <w:rPr>
          <w:sz w:val="22"/>
          <w:szCs w:val="22"/>
        </w:rPr>
        <w:t>2</w:t>
      </w:r>
      <w:r w:rsidRPr="00F54520">
        <w:rPr>
          <w:sz w:val="22"/>
          <w:szCs w:val="22"/>
        </w:rPr>
        <w:t>54.</w:t>
      </w:r>
      <w:r w:rsidR="004A7328" w:rsidRPr="00F54520">
        <w:rPr>
          <w:sz w:val="22"/>
          <w:szCs w:val="22"/>
        </w:rPr>
        <w:t xml:space="preserve"> </w:t>
      </w:r>
      <w:hyperlink r:id="rId18" w:history="1">
        <w:r w:rsidR="004A7328" w:rsidRPr="00F54520">
          <w:rPr>
            <w:rStyle w:val="Hyperlink"/>
            <w:sz w:val="22"/>
            <w:szCs w:val="22"/>
          </w:rPr>
          <w:t>https://www.researchgate.net/profile/Hasan-Baharun/publication/326173469</w:t>
        </w:r>
      </w:hyperlink>
    </w:p>
    <w:p w14:paraId="71FC9611" w14:textId="77777777" w:rsidR="0098233A" w:rsidRPr="00F54520" w:rsidRDefault="0098233A" w:rsidP="003278BF">
      <w:pPr>
        <w:widowControl w:val="0"/>
        <w:autoSpaceDE w:val="0"/>
        <w:autoSpaceDN w:val="0"/>
        <w:adjustRightInd w:val="0"/>
        <w:spacing w:before="60"/>
        <w:ind w:left="480" w:hanging="480"/>
        <w:rPr>
          <w:sz w:val="22"/>
          <w:szCs w:val="22"/>
        </w:rPr>
      </w:pPr>
      <w:bookmarkStart w:id="11" w:name="Barlian"/>
      <w:r w:rsidRPr="00F54520">
        <w:rPr>
          <w:sz w:val="22"/>
          <w:szCs w:val="22"/>
        </w:rPr>
        <w:t>Barlian</w:t>
      </w:r>
      <w:bookmarkEnd w:id="11"/>
      <w:r w:rsidRPr="00F54520">
        <w:rPr>
          <w:sz w:val="22"/>
          <w:szCs w:val="22"/>
        </w:rPr>
        <w:t xml:space="preserve">, Ikbal. 2013. </w:t>
      </w:r>
      <w:r w:rsidRPr="00F54520">
        <w:rPr>
          <w:i/>
          <w:iCs/>
          <w:sz w:val="22"/>
          <w:szCs w:val="22"/>
        </w:rPr>
        <w:t>Manajemen Berbasis Sekolah: Menuju Sekolah Berprestasi</w:t>
      </w:r>
      <w:r w:rsidRPr="00F54520">
        <w:rPr>
          <w:sz w:val="22"/>
          <w:szCs w:val="22"/>
        </w:rPr>
        <w:t>. Jakarta, Indonesia: Gapprint.</w:t>
      </w:r>
    </w:p>
    <w:p w14:paraId="02160CC8" w14:textId="0B472089" w:rsidR="0098233A" w:rsidRPr="00F54520" w:rsidRDefault="0098233A" w:rsidP="003278BF">
      <w:pPr>
        <w:widowControl w:val="0"/>
        <w:autoSpaceDE w:val="0"/>
        <w:autoSpaceDN w:val="0"/>
        <w:adjustRightInd w:val="0"/>
        <w:spacing w:before="60"/>
        <w:ind w:left="480" w:hanging="480"/>
        <w:rPr>
          <w:sz w:val="22"/>
          <w:szCs w:val="22"/>
        </w:rPr>
      </w:pPr>
      <w:bookmarkStart w:id="12" w:name="Damanik"/>
      <w:r w:rsidRPr="00F54520">
        <w:rPr>
          <w:sz w:val="22"/>
          <w:szCs w:val="22"/>
        </w:rPr>
        <w:t>Damanik</w:t>
      </w:r>
      <w:bookmarkEnd w:id="12"/>
      <w:r w:rsidRPr="00F54520">
        <w:rPr>
          <w:sz w:val="22"/>
          <w:szCs w:val="22"/>
        </w:rPr>
        <w:t xml:space="preserve">, Bahrudi Efendi. 2019. “Pengaruh Kepemimpinan </w:t>
      </w:r>
      <w:r w:rsidR="00E64263" w:rsidRPr="00F54520">
        <w:rPr>
          <w:sz w:val="22"/>
          <w:szCs w:val="22"/>
        </w:rPr>
        <w:t>d</w:t>
      </w:r>
      <w:r w:rsidRPr="00F54520">
        <w:rPr>
          <w:sz w:val="22"/>
          <w:szCs w:val="22"/>
        </w:rPr>
        <w:t xml:space="preserve">an Iklim Kerja </w:t>
      </w:r>
      <w:r w:rsidR="00E64263" w:rsidRPr="00F54520">
        <w:rPr>
          <w:sz w:val="22"/>
          <w:szCs w:val="22"/>
        </w:rPr>
        <w:t>t</w:t>
      </w:r>
      <w:r w:rsidRPr="00F54520">
        <w:rPr>
          <w:sz w:val="22"/>
          <w:szCs w:val="22"/>
        </w:rPr>
        <w:t xml:space="preserve">erhadap Semangat Kerja Guru.” </w:t>
      </w:r>
      <w:r w:rsidRPr="00F54520">
        <w:rPr>
          <w:i/>
          <w:iCs/>
          <w:sz w:val="22"/>
          <w:szCs w:val="22"/>
        </w:rPr>
        <w:t xml:space="preserve">Ciencias: Jurnal Penelitian </w:t>
      </w:r>
      <w:r w:rsidR="00E64263" w:rsidRPr="00F54520">
        <w:rPr>
          <w:i/>
          <w:iCs/>
          <w:sz w:val="22"/>
          <w:szCs w:val="22"/>
        </w:rPr>
        <w:t>d</w:t>
      </w:r>
      <w:r w:rsidRPr="00F54520">
        <w:rPr>
          <w:i/>
          <w:iCs/>
          <w:sz w:val="22"/>
          <w:szCs w:val="22"/>
        </w:rPr>
        <w:t>an Pengembangan Pendidikan</w:t>
      </w:r>
      <w:r w:rsidRPr="00F54520">
        <w:rPr>
          <w:sz w:val="22"/>
          <w:szCs w:val="22"/>
        </w:rPr>
        <w:t xml:space="preserve"> 2 (2): 101–</w:t>
      </w:r>
      <w:r w:rsidR="00E64263" w:rsidRPr="00F54520">
        <w:rPr>
          <w:sz w:val="22"/>
          <w:szCs w:val="22"/>
        </w:rPr>
        <w:t>10</w:t>
      </w:r>
      <w:r w:rsidRPr="00F54520">
        <w:rPr>
          <w:sz w:val="22"/>
          <w:szCs w:val="22"/>
        </w:rPr>
        <w:t>9.</w:t>
      </w:r>
      <w:r w:rsidR="00A56E38" w:rsidRPr="00F54520">
        <w:rPr>
          <w:sz w:val="22"/>
          <w:szCs w:val="22"/>
        </w:rPr>
        <w:t xml:space="preserve"> </w:t>
      </w:r>
      <w:hyperlink r:id="rId19" w:history="1">
        <w:r w:rsidR="00A56E38" w:rsidRPr="00F54520">
          <w:rPr>
            <w:rStyle w:val="Hyperlink"/>
            <w:sz w:val="22"/>
            <w:szCs w:val="22"/>
          </w:rPr>
          <w:t>https://ejournal.upg45ntt.ac.id/ciencias/article/view/33</w:t>
        </w:r>
      </w:hyperlink>
    </w:p>
    <w:p w14:paraId="440B75B9" w14:textId="77777777" w:rsidR="00CF5D9B" w:rsidRPr="00F54520" w:rsidRDefault="00CF5D9B" w:rsidP="003278BF">
      <w:pPr>
        <w:widowControl w:val="0"/>
        <w:autoSpaceDE w:val="0"/>
        <w:autoSpaceDN w:val="0"/>
        <w:adjustRightInd w:val="0"/>
        <w:spacing w:before="60"/>
        <w:ind w:left="480" w:hanging="480"/>
        <w:rPr>
          <w:sz w:val="22"/>
          <w:szCs w:val="22"/>
        </w:rPr>
      </w:pPr>
      <w:bookmarkStart w:id="13" w:name="Das"/>
      <w:r w:rsidRPr="00F54520">
        <w:rPr>
          <w:sz w:val="22"/>
          <w:szCs w:val="22"/>
        </w:rPr>
        <w:t>Das</w:t>
      </w:r>
      <w:bookmarkEnd w:id="13"/>
      <w:r w:rsidRPr="00F54520">
        <w:rPr>
          <w:sz w:val="22"/>
          <w:szCs w:val="22"/>
        </w:rPr>
        <w:t xml:space="preserve">, St Wardah Hanafie, dan Abdul Halik. 2021. </w:t>
      </w:r>
      <w:r w:rsidRPr="00F54520">
        <w:rPr>
          <w:i/>
          <w:iCs/>
          <w:sz w:val="22"/>
          <w:szCs w:val="22"/>
        </w:rPr>
        <w:t>Kompetensi Manajerial Kepala Madrasah &amp; Relasinya Terhadap Profesionalisme Guru</w:t>
      </w:r>
      <w:r w:rsidRPr="00F54520">
        <w:rPr>
          <w:sz w:val="22"/>
          <w:szCs w:val="22"/>
        </w:rPr>
        <w:t>. Ponorogo, Indonesia: Uwais Inspirasi Indonesia.</w:t>
      </w:r>
    </w:p>
    <w:p w14:paraId="22F4F8D9" w14:textId="32B64645" w:rsidR="0098233A" w:rsidRPr="00F54520" w:rsidRDefault="0098233A" w:rsidP="003278BF">
      <w:pPr>
        <w:widowControl w:val="0"/>
        <w:autoSpaceDE w:val="0"/>
        <w:autoSpaceDN w:val="0"/>
        <w:adjustRightInd w:val="0"/>
        <w:spacing w:before="60"/>
        <w:ind w:left="480" w:hanging="480"/>
        <w:rPr>
          <w:sz w:val="22"/>
          <w:szCs w:val="22"/>
        </w:rPr>
      </w:pPr>
      <w:bookmarkStart w:id="14" w:name="Francsovics"/>
      <w:r w:rsidRPr="00F54520">
        <w:rPr>
          <w:sz w:val="22"/>
          <w:szCs w:val="22"/>
        </w:rPr>
        <w:t>Francsovics</w:t>
      </w:r>
      <w:bookmarkEnd w:id="14"/>
      <w:r w:rsidRPr="00F54520">
        <w:rPr>
          <w:sz w:val="22"/>
          <w:szCs w:val="22"/>
        </w:rPr>
        <w:t xml:space="preserve">, Anna, Agnes Kemendi, </w:t>
      </w:r>
      <w:r w:rsidR="00B035E3" w:rsidRPr="00F54520">
        <w:rPr>
          <w:sz w:val="22"/>
          <w:szCs w:val="22"/>
        </w:rPr>
        <w:t>dan</w:t>
      </w:r>
      <w:r w:rsidRPr="00F54520">
        <w:rPr>
          <w:sz w:val="22"/>
          <w:szCs w:val="22"/>
        </w:rPr>
        <w:t xml:space="preserve"> Attila Piukovics. 2019. “Controlling as a Management Function.” </w:t>
      </w:r>
      <w:r w:rsidR="00B035E3" w:rsidRPr="00F54520">
        <w:rPr>
          <w:sz w:val="22"/>
          <w:szCs w:val="22"/>
        </w:rPr>
        <w:t xml:space="preserve">In </w:t>
      </w:r>
      <w:r w:rsidR="00B035E3" w:rsidRPr="00F54520">
        <w:rPr>
          <w:i/>
          <w:iCs/>
          <w:sz w:val="22"/>
          <w:szCs w:val="22"/>
        </w:rPr>
        <w:t>Proceedings-11</w:t>
      </w:r>
      <w:r w:rsidR="00B035E3" w:rsidRPr="00F54520">
        <w:rPr>
          <w:i/>
          <w:iCs/>
          <w:sz w:val="22"/>
          <w:szCs w:val="22"/>
          <w:vertAlign w:val="superscript"/>
        </w:rPr>
        <w:t>th</w:t>
      </w:r>
      <w:r w:rsidR="00B035E3" w:rsidRPr="00F54520">
        <w:rPr>
          <w:i/>
          <w:iCs/>
          <w:sz w:val="22"/>
          <w:szCs w:val="22"/>
        </w:rPr>
        <w:t xml:space="preserve"> International Conference on Mangement, Enterprise and Benchmarking (MEB 2019)</w:t>
      </w:r>
      <w:r w:rsidRPr="00F54520">
        <w:rPr>
          <w:sz w:val="22"/>
          <w:szCs w:val="22"/>
        </w:rPr>
        <w:t>, 35–42.</w:t>
      </w:r>
      <w:r w:rsidR="00B035E3" w:rsidRPr="00F54520">
        <w:rPr>
          <w:sz w:val="22"/>
          <w:szCs w:val="22"/>
        </w:rPr>
        <w:t xml:space="preserve"> Faculty of Business and Management, Óbuda University, Keleti.</w:t>
      </w:r>
      <w:r w:rsidR="00513416" w:rsidRPr="00F54520">
        <w:rPr>
          <w:sz w:val="22"/>
          <w:szCs w:val="22"/>
        </w:rPr>
        <w:t xml:space="preserve"> </w:t>
      </w:r>
      <w:hyperlink r:id="rId20" w:history="1">
        <w:r w:rsidR="00513416" w:rsidRPr="00F54520">
          <w:rPr>
            <w:rStyle w:val="Hyperlink"/>
            <w:sz w:val="22"/>
            <w:szCs w:val="22"/>
          </w:rPr>
          <w:t>https://ideas.repec.org/h/pkk/meb019/35-42.html</w:t>
        </w:r>
      </w:hyperlink>
    </w:p>
    <w:p w14:paraId="2AFB6C69" w14:textId="1F50A498" w:rsidR="0098233A" w:rsidRPr="00F54520" w:rsidRDefault="0098233A" w:rsidP="003278BF">
      <w:pPr>
        <w:widowControl w:val="0"/>
        <w:autoSpaceDE w:val="0"/>
        <w:autoSpaceDN w:val="0"/>
        <w:adjustRightInd w:val="0"/>
        <w:spacing w:before="60"/>
        <w:ind w:left="480" w:hanging="480"/>
        <w:rPr>
          <w:sz w:val="22"/>
          <w:szCs w:val="22"/>
        </w:rPr>
      </w:pPr>
      <w:bookmarkStart w:id="15" w:name="Hamid"/>
      <w:r w:rsidRPr="00F54520">
        <w:rPr>
          <w:sz w:val="22"/>
          <w:szCs w:val="22"/>
        </w:rPr>
        <w:t>Hamid</w:t>
      </w:r>
      <w:bookmarkEnd w:id="15"/>
      <w:r w:rsidRPr="00F54520">
        <w:rPr>
          <w:sz w:val="22"/>
          <w:szCs w:val="22"/>
        </w:rPr>
        <w:t xml:space="preserve">, Abdul. 2014. “Pengaruh Iklim Kerja </w:t>
      </w:r>
      <w:r w:rsidR="007C7775" w:rsidRPr="00F54520">
        <w:rPr>
          <w:sz w:val="22"/>
          <w:szCs w:val="22"/>
        </w:rPr>
        <w:t>t</w:t>
      </w:r>
      <w:r w:rsidRPr="00F54520">
        <w:rPr>
          <w:sz w:val="22"/>
          <w:szCs w:val="22"/>
        </w:rPr>
        <w:t xml:space="preserve">erhadap Kinerja Guru Madrasah Ibtidaiyah Negeri Kota Bandar Lampung.” </w:t>
      </w:r>
      <w:r w:rsidRPr="00F54520">
        <w:rPr>
          <w:i/>
          <w:iCs/>
          <w:sz w:val="22"/>
          <w:szCs w:val="22"/>
        </w:rPr>
        <w:t>Jurnal Al Bayan UIN Raden Intan</w:t>
      </w:r>
      <w:r w:rsidRPr="00F54520">
        <w:rPr>
          <w:sz w:val="22"/>
          <w:szCs w:val="22"/>
        </w:rPr>
        <w:t xml:space="preserve"> 6 (2): 73663.</w:t>
      </w:r>
      <w:r w:rsidR="007C7775" w:rsidRPr="00F54520">
        <w:rPr>
          <w:sz w:val="22"/>
          <w:szCs w:val="22"/>
        </w:rPr>
        <w:t xml:space="preserve"> </w:t>
      </w:r>
      <w:hyperlink r:id="rId21" w:history="1">
        <w:r w:rsidR="007C7775" w:rsidRPr="00F54520">
          <w:rPr>
            <w:rStyle w:val="Hyperlink"/>
            <w:sz w:val="22"/>
            <w:szCs w:val="22"/>
          </w:rPr>
          <w:t>https://media.neliti.com/media/publications/73663-ID</w:t>
        </w:r>
      </w:hyperlink>
    </w:p>
    <w:p w14:paraId="21F98333" w14:textId="09690615" w:rsidR="0098233A" w:rsidRPr="00F54520" w:rsidRDefault="0098233A" w:rsidP="003278BF">
      <w:pPr>
        <w:widowControl w:val="0"/>
        <w:autoSpaceDE w:val="0"/>
        <w:autoSpaceDN w:val="0"/>
        <w:adjustRightInd w:val="0"/>
        <w:spacing w:before="60"/>
        <w:ind w:left="480" w:hanging="480"/>
        <w:rPr>
          <w:sz w:val="22"/>
          <w:szCs w:val="22"/>
        </w:rPr>
      </w:pPr>
      <w:bookmarkStart w:id="16" w:name="Haq"/>
      <w:r w:rsidRPr="00F54520">
        <w:rPr>
          <w:sz w:val="22"/>
          <w:szCs w:val="22"/>
        </w:rPr>
        <w:t>Haq</w:t>
      </w:r>
      <w:bookmarkEnd w:id="16"/>
      <w:r w:rsidRPr="00F54520">
        <w:rPr>
          <w:sz w:val="22"/>
          <w:szCs w:val="22"/>
        </w:rPr>
        <w:t xml:space="preserve">, Muhammad Faishal. 2018. “Manajemen Guru Era Otonomi Daerah.” </w:t>
      </w:r>
      <w:r w:rsidRPr="00F54520">
        <w:rPr>
          <w:i/>
          <w:iCs/>
          <w:sz w:val="22"/>
          <w:szCs w:val="22"/>
        </w:rPr>
        <w:t>Evaluasi: Jurnal Manajemen Pendidikan Islam</w:t>
      </w:r>
      <w:r w:rsidRPr="00F54520">
        <w:rPr>
          <w:sz w:val="22"/>
          <w:szCs w:val="22"/>
        </w:rPr>
        <w:t xml:space="preserve"> 1 (2): 185–201. </w:t>
      </w:r>
      <w:hyperlink r:id="rId22" w:history="1">
        <w:r w:rsidR="00B840EC" w:rsidRPr="00F54520">
          <w:rPr>
            <w:rStyle w:val="Hyperlink"/>
            <w:sz w:val="22"/>
            <w:szCs w:val="22"/>
          </w:rPr>
          <w:t>https://doi.org/10.32478/evaluasi.v1i2.72</w:t>
        </w:r>
      </w:hyperlink>
    </w:p>
    <w:p w14:paraId="31475186" w14:textId="77777777" w:rsidR="002D2CB9" w:rsidRPr="00F54520" w:rsidRDefault="002D2CB9" w:rsidP="003278BF">
      <w:pPr>
        <w:widowControl w:val="0"/>
        <w:autoSpaceDE w:val="0"/>
        <w:autoSpaceDN w:val="0"/>
        <w:adjustRightInd w:val="0"/>
        <w:spacing w:before="60"/>
        <w:ind w:left="480" w:hanging="480"/>
        <w:rPr>
          <w:sz w:val="22"/>
          <w:szCs w:val="22"/>
        </w:rPr>
      </w:pPr>
      <w:bookmarkStart w:id="17" w:name="Hasibuan"/>
    </w:p>
    <w:p w14:paraId="7C2AFD9C" w14:textId="6DFD80E9" w:rsidR="0098233A" w:rsidRPr="00F54520" w:rsidRDefault="0098233A" w:rsidP="003278BF">
      <w:pPr>
        <w:widowControl w:val="0"/>
        <w:autoSpaceDE w:val="0"/>
        <w:autoSpaceDN w:val="0"/>
        <w:adjustRightInd w:val="0"/>
        <w:spacing w:before="60"/>
        <w:ind w:left="480" w:hanging="480"/>
        <w:rPr>
          <w:sz w:val="22"/>
          <w:szCs w:val="22"/>
        </w:rPr>
      </w:pPr>
      <w:r w:rsidRPr="00F54520">
        <w:rPr>
          <w:sz w:val="22"/>
          <w:szCs w:val="22"/>
        </w:rPr>
        <w:lastRenderedPageBreak/>
        <w:t>Hasibuan</w:t>
      </w:r>
      <w:bookmarkEnd w:id="17"/>
      <w:r w:rsidRPr="00F54520">
        <w:rPr>
          <w:sz w:val="22"/>
          <w:szCs w:val="22"/>
        </w:rPr>
        <w:t xml:space="preserve">, Ahmad Tarmizi, </w:t>
      </w:r>
      <w:r w:rsidR="00111C4D" w:rsidRPr="00F54520">
        <w:rPr>
          <w:sz w:val="22"/>
          <w:szCs w:val="22"/>
        </w:rPr>
        <w:t>dan</w:t>
      </w:r>
      <w:r w:rsidRPr="00F54520">
        <w:rPr>
          <w:sz w:val="22"/>
          <w:szCs w:val="22"/>
        </w:rPr>
        <w:t xml:space="preserve"> Andi Prastowo. 2019. “Konsep Pendidikan Abad 21: Kepemimpinan </w:t>
      </w:r>
      <w:r w:rsidR="00111C4D" w:rsidRPr="00F54520">
        <w:rPr>
          <w:sz w:val="22"/>
          <w:szCs w:val="22"/>
        </w:rPr>
        <w:t>d</w:t>
      </w:r>
      <w:r w:rsidRPr="00F54520">
        <w:rPr>
          <w:sz w:val="22"/>
          <w:szCs w:val="22"/>
        </w:rPr>
        <w:t xml:space="preserve">an Pengembangan Sumber Daya Manusia </w:t>
      </w:r>
      <w:r w:rsidR="00111C4D" w:rsidRPr="00F54520">
        <w:rPr>
          <w:sz w:val="22"/>
          <w:szCs w:val="22"/>
        </w:rPr>
        <w:t>SD/MI</w:t>
      </w:r>
      <w:r w:rsidRPr="00F54520">
        <w:rPr>
          <w:sz w:val="22"/>
          <w:szCs w:val="22"/>
        </w:rPr>
        <w:t xml:space="preserve">.” </w:t>
      </w:r>
      <w:r w:rsidRPr="00F54520">
        <w:rPr>
          <w:i/>
          <w:iCs/>
          <w:sz w:val="22"/>
          <w:szCs w:val="22"/>
        </w:rPr>
        <w:t xml:space="preserve">MAGISTRA: Media Pengembangan Ilmu Pendidikan Dasar </w:t>
      </w:r>
      <w:r w:rsidR="00111C4D" w:rsidRPr="00F54520">
        <w:rPr>
          <w:i/>
          <w:iCs/>
          <w:sz w:val="22"/>
          <w:szCs w:val="22"/>
        </w:rPr>
        <w:t>d</w:t>
      </w:r>
      <w:r w:rsidRPr="00F54520">
        <w:rPr>
          <w:i/>
          <w:iCs/>
          <w:sz w:val="22"/>
          <w:szCs w:val="22"/>
        </w:rPr>
        <w:t>an Keislaman</w:t>
      </w:r>
      <w:r w:rsidRPr="00F54520">
        <w:rPr>
          <w:sz w:val="22"/>
          <w:szCs w:val="22"/>
        </w:rPr>
        <w:t xml:space="preserve"> 10 (1)</w:t>
      </w:r>
      <w:r w:rsidR="00FE6C15" w:rsidRPr="00F54520">
        <w:rPr>
          <w:sz w:val="22"/>
          <w:szCs w:val="22"/>
        </w:rPr>
        <w:t>: 26–50</w:t>
      </w:r>
      <w:r w:rsidRPr="00F54520">
        <w:rPr>
          <w:sz w:val="22"/>
          <w:szCs w:val="22"/>
        </w:rPr>
        <w:t>.</w:t>
      </w:r>
      <w:r w:rsidR="00381B47" w:rsidRPr="00F54520">
        <w:rPr>
          <w:sz w:val="22"/>
          <w:szCs w:val="22"/>
        </w:rPr>
        <w:t xml:space="preserve"> </w:t>
      </w:r>
      <w:hyperlink r:id="rId23" w:history="1">
        <w:r w:rsidR="00381B47" w:rsidRPr="00F54520">
          <w:rPr>
            <w:rStyle w:val="Hyperlink"/>
            <w:sz w:val="22"/>
            <w:szCs w:val="22"/>
          </w:rPr>
          <w:t>http://dx.doi.org/10.31942/mgs.v10i1.2714</w:t>
        </w:r>
      </w:hyperlink>
    </w:p>
    <w:p w14:paraId="185051D2" w14:textId="4D9756A5" w:rsidR="0098233A" w:rsidRPr="00F54520" w:rsidRDefault="0098233A" w:rsidP="003278BF">
      <w:pPr>
        <w:widowControl w:val="0"/>
        <w:autoSpaceDE w:val="0"/>
        <w:autoSpaceDN w:val="0"/>
        <w:adjustRightInd w:val="0"/>
        <w:spacing w:before="60"/>
        <w:ind w:left="480" w:hanging="480"/>
        <w:rPr>
          <w:sz w:val="22"/>
          <w:szCs w:val="22"/>
        </w:rPr>
      </w:pPr>
      <w:bookmarkStart w:id="18" w:name="Hennink"/>
      <w:r w:rsidRPr="00F54520">
        <w:rPr>
          <w:sz w:val="22"/>
          <w:szCs w:val="22"/>
        </w:rPr>
        <w:t>Hennink</w:t>
      </w:r>
      <w:bookmarkEnd w:id="18"/>
      <w:r w:rsidRPr="00F54520">
        <w:rPr>
          <w:sz w:val="22"/>
          <w:szCs w:val="22"/>
        </w:rPr>
        <w:t xml:space="preserve">, Monique, Inge Hutter, </w:t>
      </w:r>
      <w:r w:rsidR="00961FF8" w:rsidRPr="00F54520">
        <w:rPr>
          <w:sz w:val="22"/>
          <w:szCs w:val="22"/>
        </w:rPr>
        <w:t>dan</w:t>
      </w:r>
      <w:r w:rsidRPr="00F54520">
        <w:rPr>
          <w:sz w:val="22"/>
          <w:szCs w:val="22"/>
        </w:rPr>
        <w:t xml:space="preserve"> Ajay Bailey. 2020. </w:t>
      </w:r>
      <w:r w:rsidRPr="00F54520">
        <w:rPr>
          <w:i/>
          <w:iCs/>
          <w:sz w:val="22"/>
          <w:szCs w:val="22"/>
        </w:rPr>
        <w:t>Qualitative Research Methods</w:t>
      </w:r>
      <w:r w:rsidRPr="00F54520">
        <w:rPr>
          <w:sz w:val="22"/>
          <w:szCs w:val="22"/>
        </w:rPr>
        <w:t>. London, California, New Delhi, and Singapore: Sage</w:t>
      </w:r>
      <w:r w:rsidR="00381B47" w:rsidRPr="00F54520">
        <w:rPr>
          <w:sz w:val="22"/>
          <w:szCs w:val="22"/>
        </w:rPr>
        <w:t xml:space="preserve"> Publication</w:t>
      </w:r>
      <w:r w:rsidRPr="00F54520">
        <w:rPr>
          <w:sz w:val="22"/>
          <w:szCs w:val="22"/>
        </w:rPr>
        <w:t>.</w:t>
      </w:r>
    </w:p>
    <w:p w14:paraId="5C5F9A69" w14:textId="7BEB21A5" w:rsidR="0098233A" w:rsidRPr="00F54520" w:rsidRDefault="0098233A" w:rsidP="003278BF">
      <w:pPr>
        <w:widowControl w:val="0"/>
        <w:autoSpaceDE w:val="0"/>
        <w:autoSpaceDN w:val="0"/>
        <w:adjustRightInd w:val="0"/>
        <w:spacing w:before="60"/>
        <w:ind w:left="480" w:hanging="480"/>
        <w:rPr>
          <w:sz w:val="22"/>
          <w:szCs w:val="22"/>
        </w:rPr>
      </w:pPr>
      <w:bookmarkStart w:id="19" w:name="Ideswal"/>
      <w:r w:rsidRPr="00F54520">
        <w:rPr>
          <w:sz w:val="22"/>
          <w:szCs w:val="22"/>
        </w:rPr>
        <w:t>Ideswal</w:t>
      </w:r>
      <w:bookmarkEnd w:id="19"/>
      <w:r w:rsidRPr="00F54520">
        <w:rPr>
          <w:sz w:val="22"/>
          <w:szCs w:val="22"/>
        </w:rPr>
        <w:t xml:space="preserve">, Ideswal, Yahya Yahya, </w:t>
      </w:r>
      <w:r w:rsidR="00923725" w:rsidRPr="00F54520">
        <w:rPr>
          <w:sz w:val="22"/>
          <w:szCs w:val="22"/>
        </w:rPr>
        <w:t>dan</w:t>
      </w:r>
      <w:r w:rsidRPr="00F54520">
        <w:rPr>
          <w:sz w:val="22"/>
          <w:szCs w:val="22"/>
        </w:rPr>
        <w:t xml:space="preserve"> Hanif Alkadri. 2020. “Kontribusi Iklim Sekolah </w:t>
      </w:r>
      <w:r w:rsidR="00923725" w:rsidRPr="00F54520">
        <w:rPr>
          <w:sz w:val="22"/>
          <w:szCs w:val="22"/>
        </w:rPr>
        <w:t>d</w:t>
      </w:r>
      <w:r w:rsidRPr="00F54520">
        <w:rPr>
          <w:sz w:val="22"/>
          <w:szCs w:val="22"/>
        </w:rPr>
        <w:t xml:space="preserve">an Kepemimpinan Kepala Sekolah </w:t>
      </w:r>
      <w:r w:rsidR="00923725" w:rsidRPr="00F54520">
        <w:rPr>
          <w:sz w:val="22"/>
          <w:szCs w:val="22"/>
        </w:rPr>
        <w:t>t</w:t>
      </w:r>
      <w:r w:rsidRPr="00F54520">
        <w:rPr>
          <w:sz w:val="22"/>
          <w:szCs w:val="22"/>
        </w:rPr>
        <w:t xml:space="preserve">erhadap Kinerja Guru Sekolah Dasar.” </w:t>
      </w:r>
      <w:r w:rsidRPr="00F54520">
        <w:rPr>
          <w:i/>
          <w:iCs/>
          <w:sz w:val="22"/>
          <w:szCs w:val="22"/>
        </w:rPr>
        <w:t>Jurnal Basicedu</w:t>
      </w:r>
      <w:r w:rsidRPr="00F54520">
        <w:rPr>
          <w:sz w:val="22"/>
          <w:szCs w:val="22"/>
        </w:rPr>
        <w:t xml:space="preserve"> 4 (2): 460–</w:t>
      </w:r>
      <w:r w:rsidR="00923725" w:rsidRPr="00F54520">
        <w:rPr>
          <w:sz w:val="22"/>
          <w:szCs w:val="22"/>
        </w:rPr>
        <w:t>4</w:t>
      </w:r>
      <w:r w:rsidRPr="00F54520">
        <w:rPr>
          <w:sz w:val="22"/>
          <w:szCs w:val="22"/>
        </w:rPr>
        <w:t>66.</w:t>
      </w:r>
      <w:r w:rsidR="00307214" w:rsidRPr="00F54520">
        <w:rPr>
          <w:sz w:val="22"/>
          <w:szCs w:val="22"/>
        </w:rPr>
        <w:t xml:space="preserve"> </w:t>
      </w:r>
      <w:hyperlink r:id="rId24" w:history="1">
        <w:r w:rsidR="00307214" w:rsidRPr="00F54520">
          <w:rPr>
            <w:rStyle w:val="Hyperlink"/>
            <w:sz w:val="22"/>
            <w:szCs w:val="22"/>
          </w:rPr>
          <w:t>https://doi.org/10.31004/basicedu.v4i2.381</w:t>
        </w:r>
      </w:hyperlink>
    </w:p>
    <w:p w14:paraId="5AB3A607" w14:textId="5EEC36C3" w:rsidR="0098233A" w:rsidRPr="00F54520" w:rsidRDefault="0098233A" w:rsidP="003278BF">
      <w:pPr>
        <w:widowControl w:val="0"/>
        <w:autoSpaceDE w:val="0"/>
        <w:autoSpaceDN w:val="0"/>
        <w:adjustRightInd w:val="0"/>
        <w:spacing w:before="60"/>
        <w:ind w:left="480" w:hanging="480"/>
        <w:rPr>
          <w:sz w:val="22"/>
          <w:szCs w:val="22"/>
        </w:rPr>
      </w:pPr>
      <w:bookmarkStart w:id="20" w:name="Imron"/>
      <w:r w:rsidRPr="00F54520">
        <w:rPr>
          <w:sz w:val="22"/>
          <w:szCs w:val="22"/>
        </w:rPr>
        <w:t>Imron</w:t>
      </w:r>
      <w:bookmarkEnd w:id="20"/>
      <w:r w:rsidRPr="00F54520">
        <w:rPr>
          <w:sz w:val="22"/>
          <w:szCs w:val="22"/>
        </w:rPr>
        <w:t xml:space="preserve">, Imron, Purwanto Purwanto, </w:t>
      </w:r>
      <w:r w:rsidR="00B8082A" w:rsidRPr="00F54520">
        <w:rPr>
          <w:sz w:val="22"/>
          <w:szCs w:val="22"/>
        </w:rPr>
        <w:t>dan</w:t>
      </w:r>
      <w:r w:rsidRPr="00F54520">
        <w:rPr>
          <w:sz w:val="22"/>
          <w:szCs w:val="22"/>
        </w:rPr>
        <w:t xml:space="preserve"> Yusuf Rohmadi. 2021. “Kompetensi Manajerial Kepala Madrasah </w:t>
      </w:r>
      <w:r w:rsidR="00B8082A" w:rsidRPr="00F54520">
        <w:rPr>
          <w:sz w:val="22"/>
          <w:szCs w:val="22"/>
        </w:rPr>
        <w:t>d</w:t>
      </w:r>
      <w:r w:rsidRPr="00F54520">
        <w:rPr>
          <w:sz w:val="22"/>
          <w:szCs w:val="22"/>
        </w:rPr>
        <w:t xml:space="preserve">alam Mengembangkan Kinerja Tenaga Pendidik </w:t>
      </w:r>
      <w:r w:rsidR="00B8082A" w:rsidRPr="00F54520">
        <w:rPr>
          <w:sz w:val="22"/>
          <w:szCs w:val="22"/>
        </w:rPr>
        <w:t>d</w:t>
      </w:r>
      <w:r w:rsidRPr="00F54520">
        <w:rPr>
          <w:sz w:val="22"/>
          <w:szCs w:val="22"/>
        </w:rPr>
        <w:t xml:space="preserve">an Tenaga Kependidikan.” </w:t>
      </w:r>
      <w:r w:rsidRPr="00F54520">
        <w:rPr>
          <w:i/>
          <w:iCs/>
          <w:sz w:val="22"/>
          <w:szCs w:val="22"/>
        </w:rPr>
        <w:t>Jurnal Ilmiah Ekonomi Islam</w:t>
      </w:r>
      <w:r w:rsidRPr="00F54520">
        <w:rPr>
          <w:sz w:val="22"/>
          <w:szCs w:val="22"/>
        </w:rPr>
        <w:t xml:space="preserve"> 7 (1): 350–59. </w:t>
      </w:r>
      <w:hyperlink r:id="rId25" w:history="1">
        <w:r w:rsidRPr="00F54520">
          <w:rPr>
            <w:rStyle w:val="Hyperlink"/>
            <w:sz w:val="22"/>
            <w:szCs w:val="22"/>
          </w:rPr>
          <w:t>https://doi.org/10.29040/jiei.v7i1.2228</w:t>
        </w:r>
      </w:hyperlink>
    </w:p>
    <w:p w14:paraId="38F54C5C" w14:textId="421BF43A" w:rsidR="0098233A" w:rsidRPr="00F54520" w:rsidRDefault="0098233A" w:rsidP="003278BF">
      <w:pPr>
        <w:widowControl w:val="0"/>
        <w:autoSpaceDE w:val="0"/>
        <w:autoSpaceDN w:val="0"/>
        <w:adjustRightInd w:val="0"/>
        <w:spacing w:before="60"/>
        <w:ind w:left="480" w:hanging="480"/>
        <w:rPr>
          <w:sz w:val="22"/>
          <w:szCs w:val="22"/>
        </w:rPr>
      </w:pPr>
      <w:bookmarkStart w:id="21" w:name="Jelantik"/>
      <w:r w:rsidRPr="00F54520">
        <w:rPr>
          <w:sz w:val="22"/>
          <w:szCs w:val="22"/>
        </w:rPr>
        <w:t>Jelantik</w:t>
      </w:r>
      <w:bookmarkEnd w:id="21"/>
      <w:r w:rsidRPr="00F54520">
        <w:rPr>
          <w:sz w:val="22"/>
          <w:szCs w:val="22"/>
        </w:rPr>
        <w:t xml:space="preserve">, A A Ketut. 2021. </w:t>
      </w:r>
      <w:r w:rsidRPr="00F54520">
        <w:rPr>
          <w:i/>
          <w:iCs/>
          <w:sz w:val="22"/>
          <w:szCs w:val="22"/>
        </w:rPr>
        <w:t xml:space="preserve">Era Revolusi Industri 4.0 </w:t>
      </w:r>
      <w:r w:rsidR="00B8082A" w:rsidRPr="00F54520">
        <w:rPr>
          <w:i/>
          <w:iCs/>
          <w:sz w:val="22"/>
          <w:szCs w:val="22"/>
        </w:rPr>
        <w:t>d</w:t>
      </w:r>
      <w:r w:rsidRPr="00F54520">
        <w:rPr>
          <w:i/>
          <w:iCs/>
          <w:sz w:val="22"/>
          <w:szCs w:val="22"/>
        </w:rPr>
        <w:t>an Paradigma Baru Kepala Sekolah</w:t>
      </w:r>
      <w:r w:rsidRPr="00F54520">
        <w:rPr>
          <w:sz w:val="22"/>
          <w:szCs w:val="22"/>
        </w:rPr>
        <w:t>. Yogyakarta, Indonesia: Deepublish.</w:t>
      </w:r>
    </w:p>
    <w:p w14:paraId="357F3BE4" w14:textId="313D2D21" w:rsidR="0098233A" w:rsidRPr="00F54520" w:rsidRDefault="0098233A" w:rsidP="003278BF">
      <w:pPr>
        <w:widowControl w:val="0"/>
        <w:autoSpaceDE w:val="0"/>
        <w:autoSpaceDN w:val="0"/>
        <w:adjustRightInd w:val="0"/>
        <w:spacing w:before="60"/>
        <w:ind w:left="480" w:hanging="480"/>
        <w:rPr>
          <w:sz w:val="22"/>
          <w:szCs w:val="22"/>
        </w:rPr>
      </w:pPr>
      <w:bookmarkStart w:id="22" w:name="Jiang"/>
      <w:r w:rsidRPr="00F54520">
        <w:rPr>
          <w:sz w:val="22"/>
          <w:szCs w:val="22"/>
        </w:rPr>
        <w:t>Jiang</w:t>
      </w:r>
      <w:bookmarkEnd w:id="22"/>
      <w:r w:rsidRPr="00F54520">
        <w:rPr>
          <w:sz w:val="22"/>
          <w:szCs w:val="22"/>
        </w:rPr>
        <w:t xml:space="preserve">, Yong, Peiwei Li, Jingying Wang, </w:t>
      </w:r>
      <w:r w:rsidR="00B8082A" w:rsidRPr="00F54520">
        <w:rPr>
          <w:sz w:val="22"/>
          <w:szCs w:val="22"/>
        </w:rPr>
        <w:t>dan</w:t>
      </w:r>
      <w:r w:rsidRPr="00F54520">
        <w:rPr>
          <w:sz w:val="22"/>
          <w:szCs w:val="22"/>
        </w:rPr>
        <w:t xml:space="preserve"> Hui Li. 2019. “Relationships between Kindergarten Teachers’ Empowerment, Job Satisfaction, and Organizational Climate: A Chinese Model.” </w:t>
      </w:r>
      <w:r w:rsidRPr="00F54520">
        <w:rPr>
          <w:i/>
          <w:iCs/>
          <w:sz w:val="22"/>
          <w:szCs w:val="22"/>
        </w:rPr>
        <w:t>Journal of Research in Childhood Education</w:t>
      </w:r>
      <w:r w:rsidRPr="00F54520">
        <w:rPr>
          <w:sz w:val="22"/>
          <w:szCs w:val="22"/>
        </w:rPr>
        <w:t xml:space="preserve"> 33 (2): 257–</w:t>
      </w:r>
      <w:r w:rsidR="00A637B1" w:rsidRPr="00F54520">
        <w:rPr>
          <w:sz w:val="22"/>
          <w:szCs w:val="22"/>
        </w:rPr>
        <w:t>2</w:t>
      </w:r>
      <w:r w:rsidRPr="00F54520">
        <w:rPr>
          <w:sz w:val="22"/>
          <w:szCs w:val="22"/>
        </w:rPr>
        <w:t>70.</w:t>
      </w:r>
      <w:r w:rsidR="00A637B1" w:rsidRPr="00F54520">
        <w:rPr>
          <w:sz w:val="22"/>
          <w:szCs w:val="22"/>
        </w:rPr>
        <w:t xml:space="preserve"> </w:t>
      </w:r>
      <w:hyperlink r:id="rId26" w:history="1">
        <w:r w:rsidR="00A637B1" w:rsidRPr="00F54520">
          <w:rPr>
            <w:rStyle w:val="Hyperlink"/>
            <w:sz w:val="22"/>
            <w:szCs w:val="22"/>
          </w:rPr>
          <w:t>https://doi.org/10.1080/02568543.2019.1577773</w:t>
        </w:r>
      </w:hyperlink>
    </w:p>
    <w:p w14:paraId="6D2964D4" w14:textId="52ED4873" w:rsidR="0098233A" w:rsidRPr="00F54520" w:rsidRDefault="0098233A" w:rsidP="003278BF">
      <w:pPr>
        <w:widowControl w:val="0"/>
        <w:autoSpaceDE w:val="0"/>
        <w:autoSpaceDN w:val="0"/>
        <w:adjustRightInd w:val="0"/>
        <w:spacing w:before="60"/>
        <w:ind w:left="480" w:hanging="480"/>
        <w:rPr>
          <w:sz w:val="22"/>
          <w:szCs w:val="22"/>
        </w:rPr>
      </w:pPr>
      <w:bookmarkStart w:id="23" w:name="Juma"/>
      <w:r w:rsidRPr="00F54520">
        <w:rPr>
          <w:sz w:val="22"/>
          <w:szCs w:val="22"/>
        </w:rPr>
        <w:t>Juma</w:t>
      </w:r>
      <w:bookmarkEnd w:id="23"/>
      <w:r w:rsidRPr="00F54520">
        <w:rPr>
          <w:sz w:val="22"/>
          <w:szCs w:val="22"/>
        </w:rPr>
        <w:t xml:space="preserve">, John James, Zachary N Ndwiga, and Milcah Nyaga. 2021. “Instructional Leadership as a Controlling Function in Secondary Schools in Rangwe Sub County, Kenya: Influence on Students’ Learning Outcomes.” </w:t>
      </w:r>
      <w:r w:rsidRPr="00F54520">
        <w:rPr>
          <w:i/>
          <w:iCs/>
          <w:sz w:val="22"/>
          <w:szCs w:val="22"/>
        </w:rPr>
        <w:t>Educational Management Administration &amp; Leadership</w:t>
      </w:r>
      <w:r w:rsidRPr="00F54520">
        <w:rPr>
          <w:sz w:val="22"/>
          <w:szCs w:val="22"/>
        </w:rPr>
        <w:t>, 17411432211015228.</w:t>
      </w:r>
      <w:r w:rsidR="00E86124" w:rsidRPr="00F54520">
        <w:rPr>
          <w:sz w:val="22"/>
          <w:szCs w:val="22"/>
        </w:rPr>
        <w:t xml:space="preserve"> </w:t>
      </w:r>
      <w:hyperlink r:id="rId27" w:history="1">
        <w:r w:rsidR="00E86124" w:rsidRPr="00F54520">
          <w:rPr>
            <w:rStyle w:val="Hyperlink"/>
            <w:sz w:val="22"/>
            <w:szCs w:val="22"/>
          </w:rPr>
          <w:t>https://doi.org/10.1177/17411432211015228</w:t>
        </w:r>
      </w:hyperlink>
    </w:p>
    <w:p w14:paraId="680E1266" w14:textId="049400C1" w:rsidR="0098233A" w:rsidRPr="00F54520" w:rsidRDefault="0098233A" w:rsidP="003278BF">
      <w:pPr>
        <w:widowControl w:val="0"/>
        <w:autoSpaceDE w:val="0"/>
        <w:autoSpaceDN w:val="0"/>
        <w:adjustRightInd w:val="0"/>
        <w:spacing w:before="60"/>
        <w:ind w:left="480" w:hanging="480"/>
        <w:rPr>
          <w:sz w:val="22"/>
          <w:szCs w:val="22"/>
        </w:rPr>
      </w:pPr>
      <w:bookmarkStart w:id="24" w:name="Kholik"/>
      <w:r w:rsidRPr="00F54520">
        <w:rPr>
          <w:sz w:val="22"/>
          <w:szCs w:val="22"/>
        </w:rPr>
        <w:t>Kholik</w:t>
      </w:r>
      <w:bookmarkEnd w:id="24"/>
      <w:r w:rsidRPr="00F54520">
        <w:rPr>
          <w:sz w:val="22"/>
          <w:szCs w:val="22"/>
        </w:rPr>
        <w:t xml:space="preserve">, Nur, </w:t>
      </w:r>
      <w:r w:rsidR="00F17678" w:rsidRPr="00F54520">
        <w:rPr>
          <w:sz w:val="22"/>
          <w:szCs w:val="22"/>
        </w:rPr>
        <w:t>dan</w:t>
      </w:r>
      <w:r w:rsidRPr="00F54520">
        <w:rPr>
          <w:sz w:val="22"/>
          <w:szCs w:val="22"/>
        </w:rPr>
        <w:t xml:space="preserve"> Ahmad Mufit Anwari. 2020. </w:t>
      </w:r>
      <w:r w:rsidRPr="00F54520">
        <w:rPr>
          <w:i/>
          <w:iCs/>
          <w:sz w:val="22"/>
          <w:szCs w:val="22"/>
        </w:rPr>
        <w:t xml:space="preserve">Politik </w:t>
      </w:r>
      <w:r w:rsidR="00F17678" w:rsidRPr="00F54520">
        <w:rPr>
          <w:i/>
          <w:iCs/>
          <w:sz w:val="22"/>
          <w:szCs w:val="22"/>
        </w:rPr>
        <w:t>d</w:t>
      </w:r>
      <w:r w:rsidRPr="00F54520">
        <w:rPr>
          <w:i/>
          <w:iCs/>
          <w:sz w:val="22"/>
          <w:szCs w:val="22"/>
        </w:rPr>
        <w:t xml:space="preserve">an Kebijakan Kementerian Agama: Upaya Membangun Profesionalisme Guru </w:t>
      </w:r>
      <w:r w:rsidR="00F17678" w:rsidRPr="00F54520">
        <w:rPr>
          <w:i/>
          <w:iCs/>
          <w:sz w:val="22"/>
          <w:szCs w:val="22"/>
        </w:rPr>
        <w:t>d</w:t>
      </w:r>
      <w:r w:rsidRPr="00F54520">
        <w:rPr>
          <w:i/>
          <w:iCs/>
          <w:sz w:val="22"/>
          <w:szCs w:val="22"/>
        </w:rPr>
        <w:t>an Dosen</w:t>
      </w:r>
      <w:r w:rsidRPr="00F54520">
        <w:rPr>
          <w:sz w:val="22"/>
          <w:szCs w:val="22"/>
        </w:rPr>
        <w:t>. Selayo-Sumatra Barat, Indonesia: Insan Cendekia Mandiri.</w:t>
      </w:r>
    </w:p>
    <w:p w14:paraId="7EE4B6C8" w14:textId="5E364CFC" w:rsidR="0098233A" w:rsidRPr="00F54520" w:rsidRDefault="0098233A" w:rsidP="003278BF">
      <w:pPr>
        <w:widowControl w:val="0"/>
        <w:autoSpaceDE w:val="0"/>
        <w:autoSpaceDN w:val="0"/>
        <w:adjustRightInd w:val="0"/>
        <w:spacing w:before="60"/>
        <w:ind w:left="480" w:hanging="480"/>
        <w:rPr>
          <w:sz w:val="22"/>
          <w:szCs w:val="22"/>
        </w:rPr>
      </w:pPr>
      <w:bookmarkStart w:id="25" w:name="Kurniawan"/>
      <w:r w:rsidRPr="00F54520">
        <w:rPr>
          <w:sz w:val="22"/>
          <w:szCs w:val="22"/>
        </w:rPr>
        <w:t>Kurniawan</w:t>
      </w:r>
      <w:bookmarkEnd w:id="25"/>
      <w:r w:rsidRPr="00F54520">
        <w:rPr>
          <w:sz w:val="22"/>
          <w:szCs w:val="22"/>
        </w:rPr>
        <w:t xml:space="preserve">, Rizki, Riswan Riswan, </w:t>
      </w:r>
      <w:r w:rsidR="00F17678" w:rsidRPr="00F54520">
        <w:rPr>
          <w:sz w:val="22"/>
          <w:szCs w:val="22"/>
        </w:rPr>
        <w:t>dan</w:t>
      </w:r>
      <w:r w:rsidRPr="00F54520">
        <w:rPr>
          <w:sz w:val="22"/>
          <w:szCs w:val="22"/>
        </w:rPr>
        <w:t xml:space="preserve"> Cecep Hilman. 2022. “Dinamika Pengelolaan Pendidikan </w:t>
      </w:r>
      <w:r w:rsidR="00F17678" w:rsidRPr="00F54520">
        <w:rPr>
          <w:sz w:val="22"/>
          <w:szCs w:val="22"/>
        </w:rPr>
        <w:t>d</w:t>
      </w:r>
      <w:r w:rsidRPr="00F54520">
        <w:rPr>
          <w:sz w:val="22"/>
          <w:szCs w:val="22"/>
        </w:rPr>
        <w:t xml:space="preserve">alam Sistem Desentralistik.” </w:t>
      </w:r>
      <w:r w:rsidRPr="00F54520">
        <w:rPr>
          <w:i/>
          <w:iCs/>
          <w:sz w:val="22"/>
          <w:szCs w:val="22"/>
        </w:rPr>
        <w:t xml:space="preserve">Jurnal Inovasi, Evaluasi </w:t>
      </w:r>
      <w:r w:rsidR="00F17678" w:rsidRPr="00F54520">
        <w:rPr>
          <w:i/>
          <w:iCs/>
          <w:sz w:val="22"/>
          <w:szCs w:val="22"/>
        </w:rPr>
        <w:t>d</w:t>
      </w:r>
      <w:r w:rsidRPr="00F54520">
        <w:rPr>
          <w:i/>
          <w:iCs/>
          <w:sz w:val="22"/>
          <w:szCs w:val="22"/>
        </w:rPr>
        <w:t>an Pengembangan Pembelajaran (JIEPP)</w:t>
      </w:r>
      <w:r w:rsidRPr="00F54520">
        <w:rPr>
          <w:sz w:val="22"/>
          <w:szCs w:val="22"/>
        </w:rPr>
        <w:t xml:space="preserve"> 2 (2): 52–60. </w:t>
      </w:r>
      <w:hyperlink r:id="rId28" w:history="1">
        <w:r w:rsidRPr="00F54520">
          <w:rPr>
            <w:rStyle w:val="Hyperlink"/>
            <w:sz w:val="22"/>
            <w:szCs w:val="22"/>
          </w:rPr>
          <w:t>https://doi.org/10.54371/jiepp.v2i2.221</w:t>
        </w:r>
      </w:hyperlink>
    </w:p>
    <w:p w14:paraId="27450DCB" w14:textId="77777777" w:rsidR="0098233A" w:rsidRPr="00F54520" w:rsidRDefault="0098233A" w:rsidP="003278BF">
      <w:pPr>
        <w:widowControl w:val="0"/>
        <w:autoSpaceDE w:val="0"/>
        <w:autoSpaceDN w:val="0"/>
        <w:adjustRightInd w:val="0"/>
        <w:spacing w:before="60"/>
        <w:ind w:left="480" w:hanging="480"/>
        <w:rPr>
          <w:sz w:val="22"/>
          <w:szCs w:val="22"/>
        </w:rPr>
      </w:pPr>
      <w:bookmarkStart w:id="26" w:name="Liamputtong"/>
      <w:r w:rsidRPr="00F54520">
        <w:rPr>
          <w:sz w:val="22"/>
          <w:szCs w:val="22"/>
        </w:rPr>
        <w:t>Liamputtong</w:t>
      </w:r>
      <w:bookmarkEnd w:id="26"/>
      <w:r w:rsidRPr="00F54520">
        <w:rPr>
          <w:sz w:val="22"/>
          <w:szCs w:val="22"/>
        </w:rPr>
        <w:t xml:space="preserve">, Pranee. 2020. </w:t>
      </w:r>
      <w:r w:rsidRPr="00F54520">
        <w:rPr>
          <w:i/>
          <w:iCs/>
          <w:sz w:val="22"/>
          <w:szCs w:val="22"/>
        </w:rPr>
        <w:t>Qualitative Research Methods</w:t>
      </w:r>
      <w:r w:rsidRPr="00F54520">
        <w:rPr>
          <w:sz w:val="22"/>
          <w:szCs w:val="22"/>
        </w:rPr>
        <w:t>. Australia: Western Sydney University.</w:t>
      </w:r>
    </w:p>
    <w:p w14:paraId="1F2EF765" w14:textId="24B7771D" w:rsidR="0098233A" w:rsidRPr="00F54520" w:rsidRDefault="0098233A" w:rsidP="003278BF">
      <w:pPr>
        <w:widowControl w:val="0"/>
        <w:autoSpaceDE w:val="0"/>
        <w:autoSpaceDN w:val="0"/>
        <w:adjustRightInd w:val="0"/>
        <w:spacing w:before="60"/>
        <w:ind w:left="480" w:hanging="480"/>
        <w:rPr>
          <w:sz w:val="22"/>
          <w:szCs w:val="22"/>
        </w:rPr>
      </w:pPr>
      <w:bookmarkStart w:id="27" w:name="Lisdaleni"/>
      <w:r w:rsidRPr="00F54520">
        <w:rPr>
          <w:sz w:val="22"/>
          <w:szCs w:val="22"/>
        </w:rPr>
        <w:t>Lisdaleni</w:t>
      </w:r>
      <w:bookmarkEnd w:id="27"/>
      <w:r w:rsidRPr="00F54520">
        <w:rPr>
          <w:sz w:val="22"/>
          <w:szCs w:val="22"/>
        </w:rPr>
        <w:t xml:space="preserve">, Lisdaleni, Dwi Noviani, Paizaluddin Paizaluddin, </w:t>
      </w:r>
      <w:r w:rsidR="00F17678" w:rsidRPr="00F54520">
        <w:rPr>
          <w:sz w:val="22"/>
          <w:szCs w:val="22"/>
        </w:rPr>
        <w:t>dan</w:t>
      </w:r>
      <w:r w:rsidRPr="00F54520">
        <w:rPr>
          <w:sz w:val="22"/>
          <w:szCs w:val="22"/>
        </w:rPr>
        <w:t xml:space="preserve"> Belly Harisandi. 2022. “</w:t>
      </w:r>
      <w:r w:rsidR="00F17678" w:rsidRPr="00F54520">
        <w:rPr>
          <w:sz w:val="22"/>
          <w:szCs w:val="22"/>
        </w:rPr>
        <w:t>Problematika Pendidikan Islam di Pesantren dan Madrasah di Era Globalisasi</w:t>
      </w:r>
      <w:r w:rsidRPr="00F54520">
        <w:rPr>
          <w:sz w:val="22"/>
          <w:szCs w:val="22"/>
        </w:rPr>
        <w:t xml:space="preserve">.” </w:t>
      </w:r>
      <w:r w:rsidR="00F17678" w:rsidRPr="00F54520">
        <w:rPr>
          <w:i/>
          <w:iCs/>
          <w:sz w:val="22"/>
          <w:szCs w:val="22"/>
        </w:rPr>
        <w:t>Pustaka</w:t>
      </w:r>
      <w:r w:rsidRPr="00F54520">
        <w:rPr>
          <w:i/>
          <w:iCs/>
          <w:sz w:val="22"/>
          <w:szCs w:val="22"/>
        </w:rPr>
        <w:t xml:space="preserve">: Jurnal Bahasa </w:t>
      </w:r>
      <w:r w:rsidR="00F17678" w:rsidRPr="00F54520">
        <w:rPr>
          <w:i/>
          <w:iCs/>
          <w:sz w:val="22"/>
          <w:szCs w:val="22"/>
        </w:rPr>
        <w:t>d</w:t>
      </w:r>
      <w:r w:rsidRPr="00F54520">
        <w:rPr>
          <w:i/>
          <w:iCs/>
          <w:sz w:val="22"/>
          <w:szCs w:val="22"/>
        </w:rPr>
        <w:t>an Pendidikan</w:t>
      </w:r>
      <w:r w:rsidRPr="00F54520">
        <w:rPr>
          <w:sz w:val="22"/>
          <w:szCs w:val="22"/>
        </w:rPr>
        <w:t xml:space="preserve"> 2 (4): 190–205.</w:t>
      </w:r>
      <w:r w:rsidR="00DB2B10" w:rsidRPr="00F54520">
        <w:rPr>
          <w:sz w:val="22"/>
          <w:szCs w:val="22"/>
        </w:rPr>
        <w:t xml:space="preserve"> </w:t>
      </w:r>
      <w:hyperlink r:id="rId29" w:history="1">
        <w:r w:rsidR="00DB2B10" w:rsidRPr="00F54520">
          <w:rPr>
            <w:rStyle w:val="Hyperlink"/>
            <w:sz w:val="22"/>
            <w:szCs w:val="22"/>
          </w:rPr>
          <w:t>https://jurnal-stiepari.ac.id/index.php/pustaka/article/view/359</w:t>
        </w:r>
      </w:hyperlink>
    </w:p>
    <w:p w14:paraId="67D59E94" w14:textId="651F265F" w:rsidR="0098233A" w:rsidRPr="00F54520" w:rsidRDefault="0098233A" w:rsidP="003278BF">
      <w:pPr>
        <w:widowControl w:val="0"/>
        <w:autoSpaceDE w:val="0"/>
        <w:autoSpaceDN w:val="0"/>
        <w:adjustRightInd w:val="0"/>
        <w:spacing w:before="60"/>
        <w:ind w:left="480" w:hanging="480"/>
        <w:rPr>
          <w:sz w:val="22"/>
          <w:szCs w:val="22"/>
        </w:rPr>
      </w:pPr>
      <w:bookmarkStart w:id="28" w:name="May"/>
      <w:r w:rsidRPr="00F54520">
        <w:rPr>
          <w:sz w:val="22"/>
          <w:szCs w:val="22"/>
        </w:rPr>
        <w:t>May</w:t>
      </w:r>
      <w:bookmarkEnd w:id="28"/>
      <w:r w:rsidRPr="00F54520">
        <w:rPr>
          <w:sz w:val="22"/>
          <w:szCs w:val="22"/>
        </w:rPr>
        <w:t xml:space="preserve">, Lourena Fitri, Abdurrahman Abdurrahman, Hasan Hariri, Sowiyah Sowiyah, </w:t>
      </w:r>
      <w:r w:rsidR="00DB2B10" w:rsidRPr="00F54520">
        <w:rPr>
          <w:sz w:val="22"/>
          <w:szCs w:val="22"/>
        </w:rPr>
        <w:t>dan</w:t>
      </w:r>
      <w:r w:rsidRPr="00F54520">
        <w:rPr>
          <w:sz w:val="22"/>
          <w:szCs w:val="22"/>
        </w:rPr>
        <w:t xml:space="preserve"> Bujang Rahman. 2020. “The Influence of Principal Managerial Competence on Teacher Performance at Schools in Bandar Lampung.” </w:t>
      </w:r>
      <w:r w:rsidRPr="00F54520">
        <w:rPr>
          <w:i/>
          <w:iCs/>
          <w:sz w:val="22"/>
          <w:szCs w:val="22"/>
        </w:rPr>
        <w:t xml:space="preserve">Tadris: Jurnal Keguruan </w:t>
      </w:r>
      <w:r w:rsidR="00DB2B10" w:rsidRPr="00F54520">
        <w:rPr>
          <w:i/>
          <w:iCs/>
          <w:sz w:val="22"/>
          <w:szCs w:val="22"/>
        </w:rPr>
        <w:t>d</w:t>
      </w:r>
      <w:r w:rsidRPr="00F54520">
        <w:rPr>
          <w:i/>
          <w:iCs/>
          <w:sz w:val="22"/>
          <w:szCs w:val="22"/>
        </w:rPr>
        <w:t>an Ilmu Tarbiyah</w:t>
      </w:r>
      <w:r w:rsidRPr="00F54520">
        <w:rPr>
          <w:sz w:val="22"/>
          <w:szCs w:val="22"/>
        </w:rPr>
        <w:t xml:space="preserve"> 5 (1): 121–</w:t>
      </w:r>
      <w:r w:rsidR="00DB2B10" w:rsidRPr="00F54520">
        <w:rPr>
          <w:sz w:val="22"/>
          <w:szCs w:val="22"/>
        </w:rPr>
        <w:t>1</w:t>
      </w:r>
      <w:r w:rsidRPr="00F54520">
        <w:rPr>
          <w:sz w:val="22"/>
          <w:szCs w:val="22"/>
        </w:rPr>
        <w:t>30.</w:t>
      </w:r>
      <w:r w:rsidR="00DB2B10" w:rsidRPr="00F54520">
        <w:rPr>
          <w:sz w:val="22"/>
          <w:szCs w:val="22"/>
        </w:rPr>
        <w:t xml:space="preserve"> </w:t>
      </w:r>
      <w:hyperlink r:id="rId30" w:history="1">
        <w:r w:rsidR="00DB2B10" w:rsidRPr="00F54520">
          <w:rPr>
            <w:rStyle w:val="Hyperlink"/>
            <w:sz w:val="22"/>
            <w:szCs w:val="22"/>
          </w:rPr>
          <w:t>https://doi.org/10.24042/tadris.v5i1.5391</w:t>
        </w:r>
      </w:hyperlink>
    </w:p>
    <w:p w14:paraId="09317926" w14:textId="28572B0D" w:rsidR="0098233A" w:rsidRPr="00F54520" w:rsidRDefault="0098233A" w:rsidP="003278BF">
      <w:pPr>
        <w:widowControl w:val="0"/>
        <w:autoSpaceDE w:val="0"/>
        <w:autoSpaceDN w:val="0"/>
        <w:adjustRightInd w:val="0"/>
        <w:spacing w:before="60"/>
        <w:ind w:left="480" w:hanging="480"/>
        <w:rPr>
          <w:sz w:val="22"/>
          <w:szCs w:val="22"/>
        </w:rPr>
      </w:pPr>
      <w:bookmarkStart w:id="29" w:name="Meriza"/>
      <w:r w:rsidRPr="00F54520">
        <w:rPr>
          <w:sz w:val="22"/>
          <w:szCs w:val="22"/>
        </w:rPr>
        <w:t>Meriza</w:t>
      </w:r>
      <w:bookmarkEnd w:id="29"/>
      <w:r w:rsidRPr="00F54520">
        <w:rPr>
          <w:sz w:val="22"/>
          <w:szCs w:val="22"/>
        </w:rPr>
        <w:t xml:space="preserve">, Iin. 2018. “Pengawasan (Controling) </w:t>
      </w:r>
      <w:r w:rsidR="00D3296E" w:rsidRPr="00F54520">
        <w:rPr>
          <w:sz w:val="22"/>
          <w:szCs w:val="22"/>
        </w:rPr>
        <w:t>d</w:t>
      </w:r>
      <w:r w:rsidRPr="00F54520">
        <w:rPr>
          <w:sz w:val="22"/>
          <w:szCs w:val="22"/>
        </w:rPr>
        <w:t xml:space="preserve">alam Institusi Pendidikan.” </w:t>
      </w:r>
      <w:r w:rsidRPr="00F54520">
        <w:rPr>
          <w:i/>
          <w:iCs/>
          <w:sz w:val="22"/>
          <w:szCs w:val="22"/>
        </w:rPr>
        <w:t>At-Ta’dib: Jurnal Ilmiah Prodi Pendidikan Agama Islam</w:t>
      </w:r>
      <w:r w:rsidRPr="00F54520">
        <w:rPr>
          <w:sz w:val="22"/>
          <w:szCs w:val="22"/>
        </w:rPr>
        <w:t>, 37–46.</w:t>
      </w:r>
      <w:r w:rsidR="007567AD" w:rsidRPr="00F54520">
        <w:rPr>
          <w:sz w:val="22"/>
          <w:szCs w:val="22"/>
        </w:rPr>
        <w:t xml:space="preserve"> </w:t>
      </w:r>
      <w:hyperlink r:id="rId31" w:history="1">
        <w:r w:rsidR="007567AD" w:rsidRPr="00F54520">
          <w:rPr>
            <w:rStyle w:val="Hyperlink"/>
            <w:sz w:val="22"/>
            <w:szCs w:val="22"/>
          </w:rPr>
          <w:t>https://ejournal.staindirundeng.ac.id/index.php/tadib/article/view/113</w:t>
        </w:r>
      </w:hyperlink>
    </w:p>
    <w:p w14:paraId="4A015110" w14:textId="6653D586" w:rsidR="0098233A" w:rsidRPr="00F54520" w:rsidRDefault="0098233A" w:rsidP="003278BF">
      <w:pPr>
        <w:widowControl w:val="0"/>
        <w:autoSpaceDE w:val="0"/>
        <w:autoSpaceDN w:val="0"/>
        <w:adjustRightInd w:val="0"/>
        <w:spacing w:before="60"/>
        <w:ind w:left="480" w:hanging="480"/>
        <w:rPr>
          <w:sz w:val="22"/>
          <w:szCs w:val="22"/>
        </w:rPr>
      </w:pPr>
      <w:bookmarkStart w:id="30" w:name="Mubarok"/>
      <w:r w:rsidRPr="00F54520">
        <w:rPr>
          <w:sz w:val="22"/>
          <w:szCs w:val="22"/>
        </w:rPr>
        <w:t>Mubarok</w:t>
      </w:r>
      <w:bookmarkEnd w:id="30"/>
      <w:r w:rsidRPr="00F54520">
        <w:rPr>
          <w:sz w:val="22"/>
          <w:szCs w:val="22"/>
        </w:rPr>
        <w:t>, Ramdanil. 2019. “Pelaksanaan Fungsi-</w:t>
      </w:r>
      <w:r w:rsidR="00931851" w:rsidRPr="00F54520">
        <w:rPr>
          <w:sz w:val="22"/>
          <w:szCs w:val="22"/>
        </w:rPr>
        <w:t>f</w:t>
      </w:r>
      <w:r w:rsidRPr="00F54520">
        <w:rPr>
          <w:sz w:val="22"/>
          <w:szCs w:val="22"/>
        </w:rPr>
        <w:t xml:space="preserve">ungsi Manajemen </w:t>
      </w:r>
      <w:r w:rsidR="00931851" w:rsidRPr="00F54520">
        <w:rPr>
          <w:sz w:val="22"/>
          <w:szCs w:val="22"/>
        </w:rPr>
        <w:t>d</w:t>
      </w:r>
      <w:r w:rsidRPr="00F54520">
        <w:rPr>
          <w:sz w:val="22"/>
          <w:szCs w:val="22"/>
        </w:rPr>
        <w:t xml:space="preserve">alam Peningkatan Mutu Lembaga Pendidikan Islam.” </w:t>
      </w:r>
      <w:r w:rsidRPr="00F54520">
        <w:rPr>
          <w:i/>
          <w:iCs/>
          <w:sz w:val="22"/>
          <w:szCs w:val="22"/>
        </w:rPr>
        <w:t>Al-Rabwah</w:t>
      </w:r>
      <w:r w:rsidRPr="00F54520">
        <w:rPr>
          <w:sz w:val="22"/>
          <w:szCs w:val="22"/>
        </w:rPr>
        <w:t xml:space="preserve"> 13 (1): 27–44.</w:t>
      </w:r>
      <w:r w:rsidR="008928C4" w:rsidRPr="00F54520">
        <w:rPr>
          <w:sz w:val="22"/>
          <w:szCs w:val="22"/>
        </w:rPr>
        <w:t xml:space="preserve"> </w:t>
      </w:r>
      <w:hyperlink r:id="rId32" w:history="1">
        <w:r w:rsidR="008928C4" w:rsidRPr="00F54520">
          <w:rPr>
            <w:rStyle w:val="Hyperlink"/>
            <w:sz w:val="22"/>
            <w:szCs w:val="22"/>
          </w:rPr>
          <w:t>https://doi.org/10.55799/jalr.v13i01.11</w:t>
        </w:r>
      </w:hyperlink>
    </w:p>
    <w:p w14:paraId="2F8FBDBD" w14:textId="5784625E" w:rsidR="0098233A" w:rsidRPr="00F54520" w:rsidRDefault="0098233A" w:rsidP="003278BF">
      <w:pPr>
        <w:widowControl w:val="0"/>
        <w:autoSpaceDE w:val="0"/>
        <w:autoSpaceDN w:val="0"/>
        <w:adjustRightInd w:val="0"/>
        <w:spacing w:before="60"/>
        <w:ind w:left="480" w:hanging="480"/>
        <w:rPr>
          <w:sz w:val="22"/>
          <w:szCs w:val="22"/>
        </w:rPr>
      </w:pPr>
      <w:bookmarkStart w:id="31" w:name="Nurulloh"/>
      <w:r w:rsidRPr="00F54520">
        <w:rPr>
          <w:sz w:val="22"/>
          <w:szCs w:val="22"/>
        </w:rPr>
        <w:t>Nurulloh</w:t>
      </w:r>
      <w:bookmarkEnd w:id="31"/>
      <w:r w:rsidRPr="00F54520">
        <w:rPr>
          <w:sz w:val="22"/>
          <w:szCs w:val="22"/>
        </w:rPr>
        <w:t xml:space="preserve">, Ahmat, Andika Aprilianto, Akhmad Sirojuddin, </w:t>
      </w:r>
      <w:r w:rsidR="00053BBF" w:rsidRPr="00F54520">
        <w:rPr>
          <w:sz w:val="22"/>
          <w:szCs w:val="22"/>
        </w:rPr>
        <w:t>dan</w:t>
      </w:r>
      <w:r w:rsidRPr="00F54520">
        <w:rPr>
          <w:sz w:val="22"/>
          <w:szCs w:val="22"/>
        </w:rPr>
        <w:t xml:space="preserve"> Muhammad Maarif. 2020. “</w:t>
      </w:r>
      <w:r w:rsidR="00BD1343" w:rsidRPr="00F54520">
        <w:rPr>
          <w:sz w:val="22"/>
          <w:szCs w:val="22"/>
        </w:rPr>
        <w:t>The Role of the Head of Madrasah’s Policy in Improving Teacher Professionalism</w:t>
      </w:r>
      <w:r w:rsidRPr="00F54520">
        <w:rPr>
          <w:sz w:val="22"/>
          <w:szCs w:val="22"/>
        </w:rPr>
        <w:t xml:space="preserve">.” </w:t>
      </w:r>
      <w:r w:rsidRPr="00F54520">
        <w:rPr>
          <w:i/>
          <w:iCs/>
          <w:sz w:val="22"/>
          <w:szCs w:val="22"/>
        </w:rPr>
        <w:t xml:space="preserve">Nidhomul </w:t>
      </w:r>
      <w:proofErr w:type="gramStart"/>
      <w:r w:rsidRPr="00F54520">
        <w:rPr>
          <w:i/>
          <w:iCs/>
          <w:sz w:val="22"/>
          <w:szCs w:val="22"/>
        </w:rPr>
        <w:t>Haq :</w:t>
      </w:r>
      <w:proofErr w:type="gramEnd"/>
      <w:r w:rsidRPr="00F54520">
        <w:rPr>
          <w:i/>
          <w:iCs/>
          <w:sz w:val="22"/>
          <w:szCs w:val="22"/>
        </w:rPr>
        <w:t xml:space="preserve"> Jurnal Manajemen Pendidikan Islam</w:t>
      </w:r>
      <w:r w:rsidRPr="00F54520">
        <w:rPr>
          <w:sz w:val="22"/>
          <w:szCs w:val="22"/>
        </w:rPr>
        <w:t xml:space="preserve"> 5 (3). </w:t>
      </w:r>
      <w:hyperlink r:id="rId33" w:history="1">
        <w:r w:rsidRPr="00F54520">
          <w:rPr>
            <w:rStyle w:val="Hyperlink"/>
            <w:sz w:val="22"/>
            <w:szCs w:val="22"/>
          </w:rPr>
          <w:t>https://doi.org/10.31538/ndh.v5i3.963</w:t>
        </w:r>
      </w:hyperlink>
    </w:p>
    <w:p w14:paraId="386EB6DB" w14:textId="7AB84FC4" w:rsidR="0098233A" w:rsidRPr="00F54520" w:rsidRDefault="0098233A" w:rsidP="003278BF">
      <w:pPr>
        <w:widowControl w:val="0"/>
        <w:autoSpaceDE w:val="0"/>
        <w:autoSpaceDN w:val="0"/>
        <w:adjustRightInd w:val="0"/>
        <w:spacing w:before="60"/>
        <w:ind w:left="480" w:hanging="480"/>
        <w:rPr>
          <w:sz w:val="22"/>
          <w:szCs w:val="22"/>
        </w:rPr>
      </w:pPr>
      <w:bookmarkStart w:id="32" w:name="Nurzila"/>
      <w:r w:rsidRPr="00F54520">
        <w:rPr>
          <w:sz w:val="22"/>
          <w:szCs w:val="22"/>
        </w:rPr>
        <w:t>Nurzila</w:t>
      </w:r>
      <w:bookmarkEnd w:id="32"/>
      <w:r w:rsidRPr="00F54520">
        <w:rPr>
          <w:sz w:val="22"/>
          <w:szCs w:val="22"/>
        </w:rPr>
        <w:t xml:space="preserve">, Nurzila, Muntholib Muntholib, </w:t>
      </w:r>
      <w:r w:rsidR="00053BBF" w:rsidRPr="00F54520">
        <w:rPr>
          <w:sz w:val="22"/>
          <w:szCs w:val="22"/>
        </w:rPr>
        <w:t>dan</w:t>
      </w:r>
      <w:r w:rsidRPr="00F54520">
        <w:rPr>
          <w:sz w:val="22"/>
          <w:szCs w:val="22"/>
        </w:rPr>
        <w:t xml:space="preserve"> Badarusyamsi Badarusyamsi. 2022. “Supervision of Madrasah Principal in Motivating Madrasah Aliyah Negeri’s Performance in Jambi Province.” </w:t>
      </w:r>
      <w:r w:rsidRPr="00F54520">
        <w:rPr>
          <w:i/>
          <w:iCs/>
          <w:sz w:val="22"/>
          <w:szCs w:val="22"/>
        </w:rPr>
        <w:t>Journal of Social Work and Science Education</w:t>
      </w:r>
      <w:r w:rsidRPr="00F54520">
        <w:rPr>
          <w:sz w:val="22"/>
          <w:szCs w:val="22"/>
        </w:rPr>
        <w:t xml:space="preserve"> 3 (2): 132–</w:t>
      </w:r>
      <w:r w:rsidR="00053BBF" w:rsidRPr="00F54520">
        <w:rPr>
          <w:sz w:val="22"/>
          <w:szCs w:val="22"/>
        </w:rPr>
        <w:t>1</w:t>
      </w:r>
      <w:r w:rsidRPr="00F54520">
        <w:rPr>
          <w:sz w:val="22"/>
          <w:szCs w:val="22"/>
        </w:rPr>
        <w:t xml:space="preserve">43. </w:t>
      </w:r>
      <w:hyperlink r:id="rId34" w:history="1">
        <w:r w:rsidRPr="00F54520">
          <w:rPr>
            <w:rStyle w:val="Hyperlink"/>
            <w:sz w:val="22"/>
            <w:szCs w:val="22"/>
          </w:rPr>
          <w:t>https://doi.org/10.52690/jswse.v3i2.286</w:t>
        </w:r>
      </w:hyperlink>
    </w:p>
    <w:p w14:paraId="1CBBB715" w14:textId="77777777" w:rsidR="002D2CB9" w:rsidRPr="00F54520" w:rsidRDefault="002D2CB9" w:rsidP="003278BF">
      <w:pPr>
        <w:widowControl w:val="0"/>
        <w:autoSpaceDE w:val="0"/>
        <w:autoSpaceDN w:val="0"/>
        <w:adjustRightInd w:val="0"/>
        <w:spacing w:before="60"/>
        <w:ind w:left="480" w:hanging="480"/>
        <w:rPr>
          <w:sz w:val="22"/>
          <w:szCs w:val="22"/>
        </w:rPr>
      </w:pPr>
      <w:bookmarkStart w:id="33" w:name="Parveen"/>
    </w:p>
    <w:p w14:paraId="7A2FCE56" w14:textId="77777777" w:rsidR="002D2CB9" w:rsidRPr="00F54520" w:rsidRDefault="002D2CB9" w:rsidP="003278BF">
      <w:pPr>
        <w:widowControl w:val="0"/>
        <w:autoSpaceDE w:val="0"/>
        <w:autoSpaceDN w:val="0"/>
        <w:adjustRightInd w:val="0"/>
        <w:spacing w:before="60"/>
        <w:ind w:left="480" w:hanging="480"/>
        <w:rPr>
          <w:sz w:val="22"/>
          <w:szCs w:val="22"/>
        </w:rPr>
      </w:pPr>
    </w:p>
    <w:p w14:paraId="0A69B612" w14:textId="686B5F31" w:rsidR="0098233A" w:rsidRPr="00F54520" w:rsidRDefault="0098233A" w:rsidP="003278BF">
      <w:pPr>
        <w:widowControl w:val="0"/>
        <w:autoSpaceDE w:val="0"/>
        <w:autoSpaceDN w:val="0"/>
        <w:adjustRightInd w:val="0"/>
        <w:spacing w:before="60"/>
        <w:ind w:left="480" w:hanging="480"/>
        <w:rPr>
          <w:sz w:val="22"/>
          <w:szCs w:val="22"/>
        </w:rPr>
      </w:pPr>
      <w:r w:rsidRPr="00F54520">
        <w:rPr>
          <w:sz w:val="22"/>
          <w:szCs w:val="22"/>
        </w:rPr>
        <w:lastRenderedPageBreak/>
        <w:t>Parveen</w:t>
      </w:r>
      <w:bookmarkEnd w:id="33"/>
      <w:r w:rsidRPr="00F54520">
        <w:rPr>
          <w:sz w:val="22"/>
          <w:szCs w:val="22"/>
        </w:rPr>
        <w:t xml:space="preserve">, Sajida, Malik Muhammad Sohail, Farheen Naeem, Zarqa Azhar, </w:t>
      </w:r>
      <w:r w:rsidR="008175EE" w:rsidRPr="00F54520">
        <w:rPr>
          <w:sz w:val="22"/>
          <w:szCs w:val="22"/>
        </w:rPr>
        <w:t>dan</w:t>
      </w:r>
      <w:r w:rsidRPr="00F54520">
        <w:rPr>
          <w:sz w:val="22"/>
          <w:szCs w:val="22"/>
        </w:rPr>
        <w:t xml:space="preserve"> Saddat Hasnain Khan. 2012. “Impact of Office Facilities and Workplace Milieu on Employees’ Performance: A Case Study of Sargodha University.” </w:t>
      </w:r>
      <w:r w:rsidRPr="00F54520">
        <w:rPr>
          <w:i/>
          <w:iCs/>
          <w:sz w:val="22"/>
          <w:szCs w:val="22"/>
        </w:rPr>
        <w:t>Asian Journal of Empirical Research</w:t>
      </w:r>
      <w:r w:rsidRPr="00F54520">
        <w:rPr>
          <w:sz w:val="22"/>
          <w:szCs w:val="22"/>
        </w:rPr>
        <w:t xml:space="preserve"> 2 (4): 96–117.</w:t>
      </w:r>
      <w:r w:rsidR="008175EE" w:rsidRPr="00F54520">
        <w:rPr>
          <w:sz w:val="22"/>
          <w:szCs w:val="22"/>
        </w:rPr>
        <w:t xml:space="preserve"> </w:t>
      </w:r>
      <w:hyperlink r:id="rId35" w:history="1">
        <w:r w:rsidR="008175EE" w:rsidRPr="00F54520">
          <w:rPr>
            <w:rStyle w:val="Hyperlink"/>
            <w:sz w:val="22"/>
            <w:szCs w:val="22"/>
          </w:rPr>
          <w:t>https://archive.aessweb.com/index.php/5004/article/view/2814</w:t>
        </w:r>
      </w:hyperlink>
    </w:p>
    <w:p w14:paraId="147A8118" w14:textId="5273756A" w:rsidR="0098233A" w:rsidRPr="00F54520" w:rsidRDefault="0098233A" w:rsidP="003278BF">
      <w:pPr>
        <w:widowControl w:val="0"/>
        <w:autoSpaceDE w:val="0"/>
        <w:autoSpaceDN w:val="0"/>
        <w:adjustRightInd w:val="0"/>
        <w:spacing w:before="60"/>
        <w:ind w:left="480" w:hanging="480"/>
        <w:rPr>
          <w:sz w:val="22"/>
          <w:szCs w:val="22"/>
        </w:rPr>
      </w:pPr>
      <w:bookmarkStart w:id="34" w:name="Pohan"/>
      <w:r w:rsidRPr="00F54520">
        <w:rPr>
          <w:sz w:val="22"/>
          <w:szCs w:val="22"/>
        </w:rPr>
        <w:t>Pohan</w:t>
      </w:r>
      <w:bookmarkEnd w:id="34"/>
      <w:r w:rsidRPr="00F54520">
        <w:rPr>
          <w:sz w:val="22"/>
          <w:szCs w:val="22"/>
        </w:rPr>
        <w:t xml:space="preserve">, Rahmadanni. 2019. “Pengaruh Iklim Kerja </w:t>
      </w:r>
      <w:r w:rsidR="004D44C5" w:rsidRPr="00F54520">
        <w:rPr>
          <w:sz w:val="22"/>
          <w:szCs w:val="22"/>
        </w:rPr>
        <w:t>d</w:t>
      </w:r>
      <w:r w:rsidRPr="00F54520">
        <w:rPr>
          <w:sz w:val="22"/>
          <w:szCs w:val="22"/>
        </w:rPr>
        <w:t xml:space="preserve">an Motivasi Berprestasi </w:t>
      </w:r>
      <w:r w:rsidR="004D44C5" w:rsidRPr="00F54520">
        <w:rPr>
          <w:sz w:val="22"/>
          <w:szCs w:val="22"/>
        </w:rPr>
        <w:t>t</w:t>
      </w:r>
      <w:r w:rsidRPr="00F54520">
        <w:rPr>
          <w:sz w:val="22"/>
          <w:szCs w:val="22"/>
        </w:rPr>
        <w:t xml:space="preserve">erhadap Kinerja Guru Madrasah Tsanawiyah Negeri Kota Pekanbaru.” </w:t>
      </w:r>
      <w:r w:rsidR="004D44C5" w:rsidRPr="00F54520">
        <w:rPr>
          <w:i/>
          <w:iCs/>
          <w:sz w:val="22"/>
          <w:szCs w:val="22"/>
        </w:rPr>
        <w:t>Al-Uswah</w:t>
      </w:r>
      <w:r w:rsidRPr="00F54520">
        <w:rPr>
          <w:i/>
          <w:iCs/>
          <w:sz w:val="22"/>
          <w:szCs w:val="22"/>
        </w:rPr>
        <w:t xml:space="preserve">: Jurnal Riset </w:t>
      </w:r>
      <w:r w:rsidR="004D44C5" w:rsidRPr="00F54520">
        <w:rPr>
          <w:i/>
          <w:iCs/>
          <w:sz w:val="22"/>
          <w:szCs w:val="22"/>
        </w:rPr>
        <w:t>d</w:t>
      </w:r>
      <w:r w:rsidRPr="00F54520">
        <w:rPr>
          <w:i/>
          <w:iCs/>
          <w:sz w:val="22"/>
          <w:szCs w:val="22"/>
        </w:rPr>
        <w:t>an Kajian Pendidikan Agama Islam</w:t>
      </w:r>
      <w:r w:rsidRPr="00F54520">
        <w:rPr>
          <w:sz w:val="22"/>
          <w:szCs w:val="22"/>
        </w:rPr>
        <w:t xml:space="preserve"> 2 (1): 1–22.</w:t>
      </w:r>
      <w:r w:rsidR="004D44C5" w:rsidRPr="00F54520">
        <w:rPr>
          <w:sz w:val="22"/>
          <w:szCs w:val="22"/>
        </w:rPr>
        <w:t xml:space="preserve"> </w:t>
      </w:r>
      <w:hyperlink r:id="rId36" w:history="1">
        <w:r w:rsidR="004D44C5" w:rsidRPr="00F54520">
          <w:rPr>
            <w:rStyle w:val="Hyperlink"/>
            <w:sz w:val="22"/>
            <w:szCs w:val="22"/>
          </w:rPr>
          <w:t>https://ejournal.uin-suska.ac.id/index.php/AL-USWAH/article/view/6680</w:t>
        </w:r>
      </w:hyperlink>
    </w:p>
    <w:p w14:paraId="3AB7442B" w14:textId="2674A674" w:rsidR="0098233A" w:rsidRPr="00F54520" w:rsidRDefault="0098233A" w:rsidP="003278BF">
      <w:pPr>
        <w:widowControl w:val="0"/>
        <w:autoSpaceDE w:val="0"/>
        <w:autoSpaceDN w:val="0"/>
        <w:adjustRightInd w:val="0"/>
        <w:spacing w:before="60"/>
        <w:ind w:left="480" w:hanging="480"/>
        <w:rPr>
          <w:sz w:val="22"/>
          <w:szCs w:val="22"/>
        </w:rPr>
      </w:pPr>
      <w:bookmarkStart w:id="35" w:name="Prasetyo"/>
      <w:r w:rsidRPr="00F54520">
        <w:rPr>
          <w:sz w:val="22"/>
          <w:szCs w:val="22"/>
        </w:rPr>
        <w:t>Prasetyo</w:t>
      </w:r>
      <w:bookmarkEnd w:id="35"/>
      <w:r w:rsidRPr="00F54520">
        <w:rPr>
          <w:sz w:val="22"/>
          <w:szCs w:val="22"/>
        </w:rPr>
        <w:t xml:space="preserve">, Ridwan Aji Budi. 2018. “Persepsi Iklim Sekolah </w:t>
      </w:r>
      <w:r w:rsidR="00020251" w:rsidRPr="00F54520">
        <w:rPr>
          <w:sz w:val="22"/>
          <w:szCs w:val="22"/>
        </w:rPr>
        <w:t>d</w:t>
      </w:r>
      <w:r w:rsidRPr="00F54520">
        <w:rPr>
          <w:sz w:val="22"/>
          <w:szCs w:val="22"/>
        </w:rPr>
        <w:t xml:space="preserve">an Kesejahteraan Subjektif Siswa </w:t>
      </w:r>
      <w:r w:rsidR="00020251" w:rsidRPr="00F54520">
        <w:rPr>
          <w:sz w:val="22"/>
          <w:szCs w:val="22"/>
        </w:rPr>
        <w:t>d</w:t>
      </w:r>
      <w:r w:rsidRPr="00F54520">
        <w:rPr>
          <w:sz w:val="22"/>
          <w:szCs w:val="22"/>
        </w:rPr>
        <w:t xml:space="preserve">i Sekolah.” </w:t>
      </w:r>
      <w:r w:rsidRPr="00F54520">
        <w:rPr>
          <w:i/>
          <w:iCs/>
          <w:sz w:val="22"/>
          <w:szCs w:val="22"/>
        </w:rPr>
        <w:t xml:space="preserve">Jurnal Psikologi Teori </w:t>
      </w:r>
      <w:r w:rsidR="00020251" w:rsidRPr="00F54520">
        <w:rPr>
          <w:i/>
          <w:iCs/>
          <w:sz w:val="22"/>
          <w:szCs w:val="22"/>
        </w:rPr>
        <w:t>d</w:t>
      </w:r>
      <w:r w:rsidRPr="00F54520">
        <w:rPr>
          <w:i/>
          <w:iCs/>
          <w:sz w:val="22"/>
          <w:szCs w:val="22"/>
        </w:rPr>
        <w:t>an Terapan</w:t>
      </w:r>
      <w:r w:rsidRPr="00F54520">
        <w:rPr>
          <w:sz w:val="22"/>
          <w:szCs w:val="22"/>
        </w:rPr>
        <w:t xml:space="preserve"> 8 (2): 133–</w:t>
      </w:r>
      <w:r w:rsidR="00020251" w:rsidRPr="00F54520">
        <w:rPr>
          <w:sz w:val="22"/>
          <w:szCs w:val="22"/>
        </w:rPr>
        <w:t>1</w:t>
      </w:r>
      <w:r w:rsidRPr="00F54520">
        <w:rPr>
          <w:sz w:val="22"/>
          <w:szCs w:val="22"/>
        </w:rPr>
        <w:t>44.</w:t>
      </w:r>
      <w:r w:rsidR="00020251" w:rsidRPr="00F54520">
        <w:rPr>
          <w:sz w:val="22"/>
          <w:szCs w:val="22"/>
        </w:rPr>
        <w:t xml:space="preserve"> </w:t>
      </w:r>
      <w:hyperlink r:id="rId37" w:history="1">
        <w:r w:rsidR="00020251" w:rsidRPr="00F54520">
          <w:rPr>
            <w:rStyle w:val="Hyperlink"/>
            <w:sz w:val="22"/>
            <w:szCs w:val="22"/>
          </w:rPr>
          <w:t>https://ejournal.uin-suska.ac.id/index.php/AL-USWAH/article/view/6680</w:t>
        </w:r>
      </w:hyperlink>
    </w:p>
    <w:p w14:paraId="23BF0648" w14:textId="27F1DE0A" w:rsidR="0098233A" w:rsidRPr="00F54520" w:rsidRDefault="0098233A" w:rsidP="003278BF">
      <w:pPr>
        <w:widowControl w:val="0"/>
        <w:autoSpaceDE w:val="0"/>
        <w:autoSpaceDN w:val="0"/>
        <w:adjustRightInd w:val="0"/>
        <w:spacing w:before="60"/>
        <w:ind w:left="480" w:hanging="480"/>
        <w:rPr>
          <w:sz w:val="22"/>
          <w:szCs w:val="22"/>
        </w:rPr>
      </w:pPr>
      <w:bookmarkStart w:id="36" w:name="Puspitasari"/>
      <w:r w:rsidRPr="00F54520">
        <w:rPr>
          <w:sz w:val="22"/>
          <w:szCs w:val="22"/>
        </w:rPr>
        <w:t>Puspitasari</w:t>
      </w:r>
      <w:bookmarkEnd w:id="36"/>
      <w:r w:rsidRPr="00F54520">
        <w:rPr>
          <w:sz w:val="22"/>
          <w:szCs w:val="22"/>
        </w:rPr>
        <w:t xml:space="preserve">, Dita, </w:t>
      </w:r>
      <w:r w:rsidR="00FF4BD6" w:rsidRPr="00F54520">
        <w:rPr>
          <w:sz w:val="22"/>
          <w:szCs w:val="22"/>
        </w:rPr>
        <w:t>dan</w:t>
      </w:r>
      <w:r w:rsidRPr="00F54520">
        <w:rPr>
          <w:sz w:val="22"/>
          <w:szCs w:val="22"/>
        </w:rPr>
        <w:t xml:space="preserve"> Bayu Putra Danaya. 2022. “Pentingnya Peranan Komunikasi </w:t>
      </w:r>
      <w:r w:rsidR="00FF4BD6" w:rsidRPr="00F54520">
        <w:rPr>
          <w:sz w:val="22"/>
          <w:szCs w:val="22"/>
        </w:rPr>
        <w:t>d</w:t>
      </w:r>
      <w:r w:rsidRPr="00F54520">
        <w:rPr>
          <w:sz w:val="22"/>
          <w:szCs w:val="22"/>
        </w:rPr>
        <w:t xml:space="preserve">alam Organisasi: Lisan, </w:t>
      </w:r>
      <w:proofErr w:type="gramStart"/>
      <w:r w:rsidRPr="00F54520">
        <w:rPr>
          <w:sz w:val="22"/>
          <w:szCs w:val="22"/>
        </w:rPr>
        <w:t>Non Verbal</w:t>
      </w:r>
      <w:proofErr w:type="gramEnd"/>
      <w:r w:rsidRPr="00F54520">
        <w:rPr>
          <w:sz w:val="22"/>
          <w:szCs w:val="22"/>
        </w:rPr>
        <w:t xml:space="preserve">, </w:t>
      </w:r>
      <w:r w:rsidR="00FF4BD6" w:rsidRPr="00F54520">
        <w:rPr>
          <w:sz w:val="22"/>
          <w:szCs w:val="22"/>
        </w:rPr>
        <w:t>d</w:t>
      </w:r>
      <w:r w:rsidRPr="00F54520">
        <w:rPr>
          <w:sz w:val="22"/>
          <w:szCs w:val="22"/>
        </w:rPr>
        <w:t>an Tertulis</w:t>
      </w:r>
      <w:r w:rsidR="00FF4BD6" w:rsidRPr="00F54520">
        <w:rPr>
          <w:sz w:val="22"/>
          <w:szCs w:val="22"/>
        </w:rPr>
        <w:t xml:space="preserve">: </w:t>
      </w:r>
      <w:r w:rsidRPr="00F54520">
        <w:rPr>
          <w:sz w:val="22"/>
          <w:szCs w:val="22"/>
        </w:rPr>
        <w:t xml:space="preserve">Literature Review Manajemen.” </w:t>
      </w:r>
      <w:r w:rsidRPr="00F54520">
        <w:rPr>
          <w:i/>
          <w:iCs/>
          <w:sz w:val="22"/>
          <w:szCs w:val="22"/>
        </w:rPr>
        <w:t>Jurnal Ekonomi Manajemen Sistem Informasi</w:t>
      </w:r>
      <w:r w:rsidRPr="00F54520">
        <w:rPr>
          <w:sz w:val="22"/>
          <w:szCs w:val="22"/>
        </w:rPr>
        <w:t xml:space="preserve"> 3 (3): 257–</w:t>
      </w:r>
      <w:r w:rsidR="00FF4BD6" w:rsidRPr="00F54520">
        <w:rPr>
          <w:sz w:val="22"/>
          <w:szCs w:val="22"/>
        </w:rPr>
        <w:t>2</w:t>
      </w:r>
      <w:r w:rsidRPr="00F54520">
        <w:rPr>
          <w:sz w:val="22"/>
          <w:szCs w:val="22"/>
        </w:rPr>
        <w:t>68.</w:t>
      </w:r>
      <w:r w:rsidR="00E244FB" w:rsidRPr="00F54520">
        <w:rPr>
          <w:sz w:val="22"/>
          <w:szCs w:val="22"/>
        </w:rPr>
        <w:t xml:space="preserve"> </w:t>
      </w:r>
      <w:hyperlink r:id="rId38" w:history="1">
        <w:r w:rsidR="00E244FB" w:rsidRPr="00F54520">
          <w:rPr>
            <w:rStyle w:val="Hyperlink"/>
            <w:sz w:val="22"/>
            <w:szCs w:val="22"/>
          </w:rPr>
          <w:t>https://doi.org/10.31933/jemsi.v3i3.817</w:t>
        </w:r>
      </w:hyperlink>
    </w:p>
    <w:p w14:paraId="7260B7C5" w14:textId="6DDD6BFA" w:rsidR="0098233A" w:rsidRPr="00F54520" w:rsidRDefault="0098233A" w:rsidP="003278BF">
      <w:pPr>
        <w:widowControl w:val="0"/>
        <w:autoSpaceDE w:val="0"/>
        <w:autoSpaceDN w:val="0"/>
        <w:adjustRightInd w:val="0"/>
        <w:spacing w:before="60"/>
        <w:ind w:left="480" w:hanging="480"/>
        <w:rPr>
          <w:sz w:val="22"/>
          <w:szCs w:val="22"/>
        </w:rPr>
      </w:pPr>
      <w:bookmarkStart w:id="37" w:name="Ramayulis"/>
      <w:r w:rsidRPr="00F54520">
        <w:rPr>
          <w:sz w:val="22"/>
          <w:szCs w:val="22"/>
        </w:rPr>
        <w:t>Ramayulis</w:t>
      </w:r>
      <w:bookmarkEnd w:id="37"/>
      <w:r w:rsidRPr="00F54520">
        <w:rPr>
          <w:sz w:val="22"/>
          <w:szCs w:val="22"/>
        </w:rPr>
        <w:t xml:space="preserve">. 2013. </w:t>
      </w:r>
      <w:r w:rsidRPr="00F54520">
        <w:rPr>
          <w:i/>
          <w:iCs/>
          <w:sz w:val="22"/>
          <w:szCs w:val="22"/>
        </w:rPr>
        <w:t xml:space="preserve">Profesi </w:t>
      </w:r>
      <w:r w:rsidR="006921D5" w:rsidRPr="00F54520">
        <w:rPr>
          <w:i/>
          <w:iCs/>
          <w:sz w:val="22"/>
          <w:szCs w:val="22"/>
        </w:rPr>
        <w:t>d</w:t>
      </w:r>
      <w:r w:rsidRPr="00F54520">
        <w:rPr>
          <w:i/>
          <w:iCs/>
          <w:sz w:val="22"/>
          <w:szCs w:val="22"/>
        </w:rPr>
        <w:t>an Etika Keguruan</w:t>
      </w:r>
      <w:r w:rsidRPr="00F54520">
        <w:rPr>
          <w:sz w:val="22"/>
          <w:szCs w:val="22"/>
        </w:rPr>
        <w:t>. Jakarta, Indonesia: Kalam Mulia.</w:t>
      </w:r>
    </w:p>
    <w:p w14:paraId="0376E294" w14:textId="3CF513DC" w:rsidR="0098233A" w:rsidRPr="00F54520" w:rsidRDefault="0098233A" w:rsidP="003278BF">
      <w:pPr>
        <w:widowControl w:val="0"/>
        <w:autoSpaceDE w:val="0"/>
        <w:autoSpaceDN w:val="0"/>
        <w:adjustRightInd w:val="0"/>
        <w:spacing w:before="60"/>
        <w:ind w:left="480" w:hanging="480"/>
        <w:rPr>
          <w:sz w:val="22"/>
          <w:szCs w:val="22"/>
        </w:rPr>
      </w:pPr>
      <w:bookmarkStart w:id="38" w:name="Republik"/>
      <w:r w:rsidRPr="00F54520">
        <w:rPr>
          <w:sz w:val="22"/>
          <w:szCs w:val="22"/>
        </w:rPr>
        <w:t>Republik</w:t>
      </w:r>
      <w:bookmarkEnd w:id="38"/>
      <w:r w:rsidRPr="00F54520">
        <w:rPr>
          <w:sz w:val="22"/>
          <w:szCs w:val="22"/>
        </w:rPr>
        <w:t xml:space="preserve"> Indonesia. 2007. </w:t>
      </w:r>
      <w:r w:rsidRPr="00F54520">
        <w:rPr>
          <w:i/>
          <w:iCs/>
          <w:sz w:val="22"/>
          <w:szCs w:val="22"/>
        </w:rPr>
        <w:t>Peraturan Menteri Pendidikan Nasional Republik Indonesia Nomor 13 Tahun 2007 Tentang Standar Kepala Sekolah/Madrasah</w:t>
      </w:r>
      <w:r w:rsidRPr="00F54520">
        <w:rPr>
          <w:sz w:val="22"/>
          <w:szCs w:val="22"/>
        </w:rPr>
        <w:t xml:space="preserve">. </w:t>
      </w:r>
      <w:r w:rsidR="006921D5" w:rsidRPr="00F54520">
        <w:rPr>
          <w:sz w:val="22"/>
          <w:szCs w:val="22"/>
        </w:rPr>
        <w:t xml:space="preserve">Jakarta, </w:t>
      </w:r>
      <w:r w:rsidRPr="00F54520">
        <w:rPr>
          <w:sz w:val="22"/>
          <w:szCs w:val="22"/>
        </w:rPr>
        <w:t>Indonesia</w:t>
      </w:r>
      <w:r w:rsidR="006921D5" w:rsidRPr="00F54520">
        <w:rPr>
          <w:sz w:val="22"/>
          <w:szCs w:val="22"/>
        </w:rPr>
        <w:t>: Kemendikbud RI</w:t>
      </w:r>
      <w:r w:rsidRPr="00F54520">
        <w:rPr>
          <w:sz w:val="22"/>
          <w:szCs w:val="22"/>
        </w:rPr>
        <w:t>.</w:t>
      </w:r>
    </w:p>
    <w:p w14:paraId="02DEEB5C" w14:textId="17E9E02E" w:rsidR="0098233A" w:rsidRPr="00F54520" w:rsidRDefault="0098233A" w:rsidP="003278BF">
      <w:pPr>
        <w:widowControl w:val="0"/>
        <w:autoSpaceDE w:val="0"/>
        <w:autoSpaceDN w:val="0"/>
        <w:adjustRightInd w:val="0"/>
        <w:spacing w:before="60"/>
        <w:ind w:left="480" w:hanging="480"/>
        <w:rPr>
          <w:sz w:val="22"/>
          <w:szCs w:val="22"/>
        </w:rPr>
      </w:pPr>
      <w:bookmarkStart w:id="39" w:name="Ridwan"/>
      <w:r w:rsidRPr="00F54520">
        <w:rPr>
          <w:sz w:val="22"/>
          <w:szCs w:val="22"/>
        </w:rPr>
        <w:t>Ridwan</w:t>
      </w:r>
      <w:bookmarkEnd w:id="39"/>
      <w:r w:rsidRPr="00F54520">
        <w:rPr>
          <w:sz w:val="22"/>
          <w:szCs w:val="22"/>
        </w:rPr>
        <w:t xml:space="preserve">, Iwan, </w:t>
      </w:r>
      <w:r w:rsidR="006921D5" w:rsidRPr="00F54520">
        <w:rPr>
          <w:sz w:val="22"/>
          <w:szCs w:val="22"/>
        </w:rPr>
        <w:t>dan</w:t>
      </w:r>
      <w:r w:rsidRPr="00F54520">
        <w:rPr>
          <w:sz w:val="22"/>
          <w:szCs w:val="22"/>
        </w:rPr>
        <w:t xml:space="preserve"> Iin Ratna Sumirat. 2021. “Kebijakan Desentralisasi Pendidikan </w:t>
      </w:r>
      <w:r w:rsidR="006921D5" w:rsidRPr="00F54520">
        <w:rPr>
          <w:sz w:val="22"/>
          <w:szCs w:val="22"/>
        </w:rPr>
        <w:t>d</w:t>
      </w:r>
      <w:r w:rsidRPr="00F54520">
        <w:rPr>
          <w:sz w:val="22"/>
          <w:szCs w:val="22"/>
        </w:rPr>
        <w:t xml:space="preserve">i Era Otonomi Daerah.” </w:t>
      </w:r>
      <w:r w:rsidRPr="00F54520">
        <w:rPr>
          <w:i/>
          <w:iCs/>
          <w:sz w:val="22"/>
          <w:szCs w:val="22"/>
        </w:rPr>
        <w:t>Jurnal Pendidikan Karakter JAWARA (Jujur, Adil, Wibawa, Amanah, Religius, Akuntabel)</w:t>
      </w:r>
      <w:r w:rsidRPr="00F54520">
        <w:rPr>
          <w:sz w:val="22"/>
          <w:szCs w:val="22"/>
        </w:rPr>
        <w:t xml:space="preserve"> 7 (1): 87–110. </w:t>
      </w:r>
      <w:hyperlink r:id="rId39" w:history="1">
        <w:r w:rsidRPr="00F54520">
          <w:rPr>
            <w:rStyle w:val="Hyperlink"/>
            <w:sz w:val="22"/>
            <w:szCs w:val="22"/>
          </w:rPr>
          <w:t>https://jurnal.untirta.ac.id/index.php/JAWARA/article/view/11611/7400</w:t>
        </w:r>
      </w:hyperlink>
    </w:p>
    <w:p w14:paraId="3CF7E69D" w14:textId="4931E48E" w:rsidR="0098233A" w:rsidRPr="00F54520" w:rsidRDefault="0098233A" w:rsidP="003278BF">
      <w:pPr>
        <w:widowControl w:val="0"/>
        <w:autoSpaceDE w:val="0"/>
        <w:autoSpaceDN w:val="0"/>
        <w:adjustRightInd w:val="0"/>
        <w:spacing w:before="60"/>
        <w:ind w:left="480" w:hanging="480"/>
        <w:rPr>
          <w:sz w:val="22"/>
          <w:szCs w:val="22"/>
        </w:rPr>
      </w:pPr>
      <w:bookmarkStart w:id="40" w:name="Ritonga"/>
      <w:r w:rsidRPr="00F54520">
        <w:rPr>
          <w:sz w:val="22"/>
          <w:szCs w:val="22"/>
        </w:rPr>
        <w:t>Ritonga</w:t>
      </w:r>
      <w:bookmarkEnd w:id="40"/>
      <w:r w:rsidRPr="00F54520">
        <w:rPr>
          <w:sz w:val="22"/>
          <w:szCs w:val="22"/>
        </w:rPr>
        <w:t xml:space="preserve">, Nurul Ajima. 2020. “Peran Kepala Sekolah </w:t>
      </w:r>
      <w:r w:rsidR="008A7BE4" w:rsidRPr="00F54520">
        <w:rPr>
          <w:sz w:val="22"/>
          <w:szCs w:val="22"/>
        </w:rPr>
        <w:t>d</w:t>
      </w:r>
      <w:r w:rsidRPr="00F54520">
        <w:rPr>
          <w:sz w:val="22"/>
          <w:szCs w:val="22"/>
        </w:rPr>
        <w:t xml:space="preserve">alam Menciptakan Iklim Kerja </w:t>
      </w:r>
      <w:r w:rsidR="008A7BE4" w:rsidRPr="00F54520">
        <w:rPr>
          <w:sz w:val="22"/>
          <w:szCs w:val="22"/>
        </w:rPr>
        <w:t>y</w:t>
      </w:r>
      <w:r w:rsidRPr="00F54520">
        <w:rPr>
          <w:sz w:val="22"/>
          <w:szCs w:val="22"/>
        </w:rPr>
        <w:t xml:space="preserve">ang Kondusif </w:t>
      </w:r>
      <w:r w:rsidR="008A7BE4" w:rsidRPr="00F54520">
        <w:rPr>
          <w:sz w:val="22"/>
          <w:szCs w:val="22"/>
        </w:rPr>
        <w:t>d</w:t>
      </w:r>
      <w:r w:rsidRPr="00F54520">
        <w:rPr>
          <w:sz w:val="22"/>
          <w:szCs w:val="22"/>
        </w:rPr>
        <w:t xml:space="preserve">i SD IT Ummi Aida Medan.” </w:t>
      </w:r>
      <w:r w:rsidRPr="00F54520">
        <w:rPr>
          <w:i/>
          <w:iCs/>
          <w:sz w:val="22"/>
          <w:szCs w:val="22"/>
        </w:rPr>
        <w:t>Continuous Education: Journal of Science and Research</w:t>
      </w:r>
      <w:r w:rsidRPr="00F54520">
        <w:rPr>
          <w:sz w:val="22"/>
          <w:szCs w:val="22"/>
        </w:rPr>
        <w:t xml:space="preserve"> 1 (1): 43–55.</w:t>
      </w:r>
      <w:r w:rsidR="008A7BE4" w:rsidRPr="00F54520">
        <w:rPr>
          <w:sz w:val="22"/>
          <w:szCs w:val="22"/>
        </w:rPr>
        <w:t xml:space="preserve"> </w:t>
      </w:r>
      <w:hyperlink r:id="rId40" w:history="1">
        <w:r w:rsidR="008A7BE4" w:rsidRPr="00F54520">
          <w:rPr>
            <w:rStyle w:val="Hyperlink"/>
            <w:sz w:val="22"/>
            <w:szCs w:val="22"/>
          </w:rPr>
          <w:t>https://doi.org/10.51178/ce.v1i1.24</w:t>
        </w:r>
      </w:hyperlink>
    </w:p>
    <w:p w14:paraId="0D56E5BD" w14:textId="7798543A" w:rsidR="0098233A" w:rsidRPr="00F54520" w:rsidRDefault="0098233A" w:rsidP="003278BF">
      <w:pPr>
        <w:widowControl w:val="0"/>
        <w:autoSpaceDE w:val="0"/>
        <w:autoSpaceDN w:val="0"/>
        <w:adjustRightInd w:val="0"/>
        <w:spacing w:before="60"/>
        <w:ind w:left="480" w:hanging="480"/>
        <w:rPr>
          <w:sz w:val="22"/>
          <w:szCs w:val="22"/>
        </w:rPr>
      </w:pPr>
      <w:bookmarkStart w:id="41" w:name="Rosid"/>
      <w:r w:rsidRPr="00F54520">
        <w:rPr>
          <w:sz w:val="22"/>
          <w:szCs w:val="22"/>
        </w:rPr>
        <w:t>Rosid</w:t>
      </w:r>
      <w:bookmarkEnd w:id="41"/>
      <w:r w:rsidRPr="00F54520">
        <w:rPr>
          <w:sz w:val="22"/>
          <w:szCs w:val="22"/>
        </w:rPr>
        <w:t xml:space="preserve">, M. Saifudin, </w:t>
      </w:r>
      <w:r w:rsidR="00122CB7" w:rsidRPr="00F54520">
        <w:rPr>
          <w:sz w:val="22"/>
          <w:szCs w:val="22"/>
        </w:rPr>
        <w:t>dan</w:t>
      </w:r>
      <w:r w:rsidRPr="00F54520">
        <w:rPr>
          <w:sz w:val="22"/>
          <w:szCs w:val="22"/>
        </w:rPr>
        <w:t xml:space="preserve"> Sugiyono Sugiyono. 2019. “Pengaruh Kompetensi Manajerial Kepala Madrasah, Motivasi Kerja Guru, </w:t>
      </w:r>
      <w:r w:rsidR="00122CB7" w:rsidRPr="00F54520">
        <w:rPr>
          <w:sz w:val="22"/>
          <w:szCs w:val="22"/>
        </w:rPr>
        <w:t>d</w:t>
      </w:r>
      <w:r w:rsidRPr="00F54520">
        <w:rPr>
          <w:sz w:val="22"/>
          <w:szCs w:val="22"/>
        </w:rPr>
        <w:t xml:space="preserve">an Budaya Kerja Guru </w:t>
      </w:r>
      <w:r w:rsidR="00122CB7" w:rsidRPr="00F54520">
        <w:rPr>
          <w:sz w:val="22"/>
          <w:szCs w:val="22"/>
        </w:rPr>
        <w:t>t</w:t>
      </w:r>
      <w:r w:rsidRPr="00F54520">
        <w:rPr>
          <w:sz w:val="22"/>
          <w:szCs w:val="22"/>
        </w:rPr>
        <w:t xml:space="preserve">erhadap Iklim Organisasi Madrasah Tsanawiah Kecamatan Anak Tuha Lampun.” </w:t>
      </w:r>
      <w:r w:rsidRPr="00F54520">
        <w:rPr>
          <w:i/>
          <w:iCs/>
          <w:sz w:val="22"/>
          <w:szCs w:val="22"/>
        </w:rPr>
        <w:t>Tesis</w:t>
      </w:r>
      <w:r w:rsidRPr="00F54520">
        <w:rPr>
          <w:sz w:val="22"/>
          <w:szCs w:val="22"/>
        </w:rPr>
        <w:t>, Universitas Negeri Yogyakarta.</w:t>
      </w:r>
      <w:r w:rsidR="0021051D" w:rsidRPr="00F54520">
        <w:rPr>
          <w:sz w:val="22"/>
          <w:szCs w:val="22"/>
        </w:rPr>
        <w:t xml:space="preserve"> </w:t>
      </w:r>
      <w:hyperlink r:id="rId41" w:history="1">
        <w:r w:rsidR="0021051D" w:rsidRPr="00F54520">
          <w:rPr>
            <w:rStyle w:val="Hyperlink"/>
            <w:sz w:val="22"/>
            <w:szCs w:val="22"/>
          </w:rPr>
          <w:t>http://eprints.uny.ac.id/65454</w:t>
        </w:r>
      </w:hyperlink>
    </w:p>
    <w:p w14:paraId="59B83FD4" w14:textId="39799833" w:rsidR="0098233A" w:rsidRPr="00F54520" w:rsidRDefault="0098233A" w:rsidP="003278BF">
      <w:pPr>
        <w:widowControl w:val="0"/>
        <w:autoSpaceDE w:val="0"/>
        <w:autoSpaceDN w:val="0"/>
        <w:adjustRightInd w:val="0"/>
        <w:spacing w:before="60"/>
        <w:ind w:left="480" w:hanging="480"/>
        <w:rPr>
          <w:sz w:val="22"/>
          <w:szCs w:val="22"/>
        </w:rPr>
      </w:pPr>
      <w:bookmarkStart w:id="42" w:name="Sabrina"/>
      <w:r w:rsidRPr="00F54520">
        <w:rPr>
          <w:sz w:val="22"/>
          <w:szCs w:val="22"/>
        </w:rPr>
        <w:t>Sabrina</w:t>
      </w:r>
      <w:bookmarkEnd w:id="42"/>
      <w:r w:rsidRPr="00F54520">
        <w:rPr>
          <w:sz w:val="22"/>
          <w:szCs w:val="22"/>
        </w:rPr>
        <w:t xml:space="preserve">, Fatimah Farah, Astuti Darmiyanti, </w:t>
      </w:r>
      <w:r w:rsidR="001B0694" w:rsidRPr="00F54520">
        <w:rPr>
          <w:sz w:val="22"/>
          <w:szCs w:val="22"/>
        </w:rPr>
        <w:t>dan</w:t>
      </w:r>
      <w:r w:rsidRPr="00F54520">
        <w:rPr>
          <w:sz w:val="22"/>
          <w:szCs w:val="22"/>
        </w:rPr>
        <w:t xml:space="preserve"> Muhammad Taufik BK. 2020. “Kompetensi Manajerial Kepala Sekolah </w:t>
      </w:r>
      <w:r w:rsidR="006D7F73" w:rsidRPr="00F54520">
        <w:rPr>
          <w:sz w:val="22"/>
          <w:szCs w:val="22"/>
        </w:rPr>
        <w:t>u</w:t>
      </w:r>
      <w:r w:rsidRPr="00F54520">
        <w:rPr>
          <w:sz w:val="22"/>
          <w:szCs w:val="22"/>
        </w:rPr>
        <w:t xml:space="preserve">ntuk Meningkatkan Mutu Guru.” </w:t>
      </w:r>
      <w:r w:rsidRPr="00F54520">
        <w:rPr>
          <w:i/>
          <w:iCs/>
          <w:sz w:val="22"/>
          <w:szCs w:val="22"/>
        </w:rPr>
        <w:t>Idaarah</w:t>
      </w:r>
      <w:r w:rsidRPr="00F54520">
        <w:rPr>
          <w:sz w:val="22"/>
          <w:szCs w:val="22"/>
        </w:rPr>
        <w:t xml:space="preserve"> 4 (2): 239–</w:t>
      </w:r>
      <w:r w:rsidR="006D7F73" w:rsidRPr="00F54520">
        <w:rPr>
          <w:sz w:val="22"/>
          <w:szCs w:val="22"/>
        </w:rPr>
        <w:t>2</w:t>
      </w:r>
      <w:r w:rsidRPr="00F54520">
        <w:rPr>
          <w:sz w:val="22"/>
          <w:szCs w:val="22"/>
        </w:rPr>
        <w:t>48.</w:t>
      </w:r>
      <w:r w:rsidR="00C53A14" w:rsidRPr="00F54520">
        <w:rPr>
          <w:sz w:val="22"/>
          <w:szCs w:val="22"/>
        </w:rPr>
        <w:t xml:space="preserve"> </w:t>
      </w:r>
      <w:hyperlink r:id="rId42" w:history="1">
        <w:r w:rsidR="00C53A14" w:rsidRPr="00F54520">
          <w:rPr>
            <w:rStyle w:val="Hyperlink"/>
            <w:sz w:val="22"/>
            <w:szCs w:val="22"/>
          </w:rPr>
          <w:t>https://doi.org/10.24252/idaarah.v4i2.16740</w:t>
        </w:r>
      </w:hyperlink>
    </w:p>
    <w:p w14:paraId="0C757C63" w14:textId="77247A7B" w:rsidR="0098233A" w:rsidRPr="00F54520" w:rsidRDefault="0098233A" w:rsidP="003278BF">
      <w:pPr>
        <w:widowControl w:val="0"/>
        <w:autoSpaceDE w:val="0"/>
        <w:autoSpaceDN w:val="0"/>
        <w:adjustRightInd w:val="0"/>
        <w:spacing w:before="60"/>
        <w:ind w:left="480" w:hanging="480"/>
        <w:rPr>
          <w:sz w:val="22"/>
          <w:szCs w:val="22"/>
        </w:rPr>
      </w:pPr>
      <w:bookmarkStart w:id="43" w:name="Siregar"/>
      <w:r w:rsidRPr="00F54520">
        <w:rPr>
          <w:sz w:val="22"/>
          <w:szCs w:val="22"/>
        </w:rPr>
        <w:t>Siregar</w:t>
      </w:r>
      <w:bookmarkEnd w:id="43"/>
      <w:r w:rsidRPr="00F54520">
        <w:rPr>
          <w:sz w:val="22"/>
          <w:szCs w:val="22"/>
        </w:rPr>
        <w:t xml:space="preserve">, Fauzan Ahmad, </w:t>
      </w:r>
      <w:r w:rsidR="00FF104E" w:rsidRPr="00F54520">
        <w:rPr>
          <w:sz w:val="22"/>
          <w:szCs w:val="22"/>
        </w:rPr>
        <w:t>dan</w:t>
      </w:r>
      <w:r w:rsidRPr="00F54520">
        <w:rPr>
          <w:sz w:val="22"/>
          <w:szCs w:val="22"/>
        </w:rPr>
        <w:t xml:space="preserve"> Lailatul Usriyah. 2021. “Peranan Komunikasi Organisasi </w:t>
      </w:r>
      <w:r w:rsidR="00C53A14" w:rsidRPr="00F54520">
        <w:rPr>
          <w:sz w:val="22"/>
          <w:szCs w:val="22"/>
        </w:rPr>
        <w:t>d</w:t>
      </w:r>
      <w:r w:rsidRPr="00F54520">
        <w:rPr>
          <w:sz w:val="22"/>
          <w:szCs w:val="22"/>
        </w:rPr>
        <w:t xml:space="preserve">alam Manajemen Konflik.” </w:t>
      </w:r>
      <w:r w:rsidRPr="00F54520">
        <w:rPr>
          <w:i/>
          <w:iCs/>
          <w:sz w:val="22"/>
          <w:szCs w:val="22"/>
        </w:rPr>
        <w:t>Idarah</w:t>
      </w:r>
      <w:r w:rsidR="0080594D" w:rsidRPr="00F54520">
        <w:rPr>
          <w:i/>
          <w:iCs/>
          <w:sz w:val="22"/>
          <w:szCs w:val="22"/>
        </w:rPr>
        <w:t xml:space="preserve">: </w:t>
      </w:r>
      <w:r w:rsidRPr="00F54520">
        <w:rPr>
          <w:i/>
          <w:iCs/>
          <w:sz w:val="22"/>
          <w:szCs w:val="22"/>
        </w:rPr>
        <w:t xml:space="preserve">Jurnal Pendidikan </w:t>
      </w:r>
      <w:r w:rsidR="0080594D" w:rsidRPr="00F54520">
        <w:rPr>
          <w:i/>
          <w:iCs/>
          <w:sz w:val="22"/>
          <w:szCs w:val="22"/>
        </w:rPr>
        <w:t>d</w:t>
      </w:r>
      <w:r w:rsidRPr="00F54520">
        <w:rPr>
          <w:i/>
          <w:iCs/>
          <w:sz w:val="22"/>
          <w:szCs w:val="22"/>
        </w:rPr>
        <w:t>an Kependidikan</w:t>
      </w:r>
      <w:r w:rsidRPr="00F54520">
        <w:rPr>
          <w:sz w:val="22"/>
          <w:szCs w:val="22"/>
        </w:rPr>
        <w:t xml:space="preserve"> 5 (2): 163–</w:t>
      </w:r>
      <w:r w:rsidR="00C53A14" w:rsidRPr="00F54520">
        <w:rPr>
          <w:sz w:val="22"/>
          <w:szCs w:val="22"/>
        </w:rPr>
        <w:t>1</w:t>
      </w:r>
      <w:r w:rsidRPr="00F54520">
        <w:rPr>
          <w:sz w:val="22"/>
          <w:szCs w:val="22"/>
        </w:rPr>
        <w:t>74.</w:t>
      </w:r>
      <w:r w:rsidR="0027794F" w:rsidRPr="00F54520">
        <w:rPr>
          <w:sz w:val="22"/>
          <w:szCs w:val="22"/>
        </w:rPr>
        <w:t xml:space="preserve"> </w:t>
      </w:r>
      <w:hyperlink r:id="rId43" w:history="1">
        <w:r w:rsidR="0027794F" w:rsidRPr="00F54520">
          <w:rPr>
            <w:rStyle w:val="Hyperlink"/>
            <w:sz w:val="22"/>
            <w:szCs w:val="22"/>
          </w:rPr>
          <w:t>https://doi.org/10.47766/idarah.v5i2.147</w:t>
        </w:r>
      </w:hyperlink>
    </w:p>
    <w:p w14:paraId="1231A9AD" w14:textId="000D06AC" w:rsidR="0098233A" w:rsidRPr="00F54520" w:rsidRDefault="0098233A" w:rsidP="003278BF">
      <w:pPr>
        <w:widowControl w:val="0"/>
        <w:autoSpaceDE w:val="0"/>
        <w:autoSpaceDN w:val="0"/>
        <w:adjustRightInd w:val="0"/>
        <w:spacing w:before="60"/>
        <w:ind w:left="480" w:hanging="480"/>
        <w:rPr>
          <w:sz w:val="22"/>
          <w:szCs w:val="22"/>
        </w:rPr>
      </w:pPr>
      <w:bookmarkStart w:id="44" w:name="Susanti"/>
      <w:r w:rsidRPr="00F54520">
        <w:rPr>
          <w:sz w:val="22"/>
          <w:szCs w:val="22"/>
        </w:rPr>
        <w:t>Susanti</w:t>
      </w:r>
      <w:bookmarkEnd w:id="44"/>
      <w:r w:rsidRPr="00F54520">
        <w:rPr>
          <w:sz w:val="22"/>
          <w:szCs w:val="22"/>
        </w:rPr>
        <w:t xml:space="preserve">, Evi. 2021. “Kontribusi Kompetensi Manajerial Kepala Sekolah </w:t>
      </w:r>
      <w:r w:rsidR="0027794F" w:rsidRPr="00F54520">
        <w:rPr>
          <w:sz w:val="22"/>
          <w:szCs w:val="22"/>
        </w:rPr>
        <w:t>d</w:t>
      </w:r>
      <w:r w:rsidRPr="00F54520">
        <w:rPr>
          <w:sz w:val="22"/>
          <w:szCs w:val="22"/>
        </w:rPr>
        <w:t xml:space="preserve">an Iklim Kerja </w:t>
      </w:r>
      <w:r w:rsidR="0027794F" w:rsidRPr="00F54520">
        <w:rPr>
          <w:sz w:val="22"/>
          <w:szCs w:val="22"/>
        </w:rPr>
        <w:t>t</w:t>
      </w:r>
      <w:r w:rsidRPr="00F54520">
        <w:rPr>
          <w:sz w:val="22"/>
          <w:szCs w:val="22"/>
        </w:rPr>
        <w:t xml:space="preserve">erhadap Kinerja Guru.” </w:t>
      </w:r>
      <w:r w:rsidRPr="00F54520">
        <w:rPr>
          <w:i/>
          <w:iCs/>
          <w:sz w:val="22"/>
          <w:szCs w:val="22"/>
        </w:rPr>
        <w:t>Edukatif: Jurnal Ilmu Pendidikan</w:t>
      </w:r>
      <w:r w:rsidRPr="00F54520">
        <w:rPr>
          <w:sz w:val="22"/>
          <w:szCs w:val="22"/>
        </w:rPr>
        <w:t xml:space="preserve"> 3 (5): 2180–</w:t>
      </w:r>
      <w:r w:rsidR="0027794F" w:rsidRPr="00F54520">
        <w:rPr>
          <w:sz w:val="22"/>
          <w:szCs w:val="22"/>
        </w:rPr>
        <w:t>21</w:t>
      </w:r>
      <w:r w:rsidRPr="00F54520">
        <w:rPr>
          <w:sz w:val="22"/>
          <w:szCs w:val="22"/>
        </w:rPr>
        <w:t>86.</w:t>
      </w:r>
      <w:r w:rsidR="006E5F4B" w:rsidRPr="00F54520">
        <w:rPr>
          <w:sz w:val="22"/>
          <w:szCs w:val="22"/>
        </w:rPr>
        <w:t xml:space="preserve"> </w:t>
      </w:r>
      <w:hyperlink r:id="rId44" w:history="1">
        <w:r w:rsidR="006E5F4B" w:rsidRPr="00F54520">
          <w:rPr>
            <w:rStyle w:val="Hyperlink"/>
            <w:sz w:val="22"/>
            <w:szCs w:val="22"/>
          </w:rPr>
          <w:t>https://doi.org/10.31004/edukatif.v3i5.779</w:t>
        </w:r>
      </w:hyperlink>
    </w:p>
    <w:p w14:paraId="1646FECF" w14:textId="521FBA4B" w:rsidR="0098233A" w:rsidRPr="00F54520" w:rsidRDefault="0098233A" w:rsidP="003278BF">
      <w:pPr>
        <w:widowControl w:val="0"/>
        <w:autoSpaceDE w:val="0"/>
        <w:autoSpaceDN w:val="0"/>
        <w:adjustRightInd w:val="0"/>
        <w:spacing w:before="60"/>
        <w:ind w:left="480" w:hanging="480"/>
        <w:rPr>
          <w:sz w:val="22"/>
          <w:szCs w:val="22"/>
        </w:rPr>
      </w:pPr>
      <w:bookmarkStart w:id="45" w:name="Syukran"/>
      <w:r w:rsidRPr="00F54520">
        <w:rPr>
          <w:sz w:val="22"/>
          <w:szCs w:val="22"/>
        </w:rPr>
        <w:t>Syukran</w:t>
      </w:r>
      <w:bookmarkEnd w:id="45"/>
      <w:r w:rsidRPr="00F54520">
        <w:rPr>
          <w:sz w:val="22"/>
          <w:szCs w:val="22"/>
        </w:rPr>
        <w:t xml:space="preserve">, Muhammad, Andi Agustang, Andi Muhammad Idkhan, </w:t>
      </w:r>
      <w:r w:rsidR="006E5F4B" w:rsidRPr="00F54520">
        <w:rPr>
          <w:sz w:val="22"/>
          <w:szCs w:val="22"/>
        </w:rPr>
        <w:t>dan</w:t>
      </w:r>
      <w:r w:rsidRPr="00F54520">
        <w:rPr>
          <w:sz w:val="22"/>
          <w:szCs w:val="22"/>
        </w:rPr>
        <w:t xml:space="preserve"> Rifdan Rifdan. 2022. “Konsep Organisasi </w:t>
      </w:r>
      <w:r w:rsidR="0003202A" w:rsidRPr="00F54520">
        <w:rPr>
          <w:sz w:val="22"/>
          <w:szCs w:val="22"/>
        </w:rPr>
        <w:t>d</w:t>
      </w:r>
      <w:r w:rsidRPr="00F54520">
        <w:rPr>
          <w:sz w:val="22"/>
          <w:szCs w:val="22"/>
        </w:rPr>
        <w:t xml:space="preserve">an Pengorganisasian </w:t>
      </w:r>
      <w:r w:rsidR="0003202A" w:rsidRPr="00F54520">
        <w:rPr>
          <w:sz w:val="22"/>
          <w:szCs w:val="22"/>
        </w:rPr>
        <w:t>d</w:t>
      </w:r>
      <w:r w:rsidRPr="00F54520">
        <w:rPr>
          <w:sz w:val="22"/>
          <w:szCs w:val="22"/>
        </w:rPr>
        <w:t xml:space="preserve">alam Perwujudan Kepentingan Manusia.” </w:t>
      </w:r>
      <w:r w:rsidRPr="00F54520">
        <w:rPr>
          <w:i/>
          <w:iCs/>
          <w:sz w:val="22"/>
          <w:szCs w:val="22"/>
        </w:rPr>
        <w:t xml:space="preserve">Publik: Jurnal Manajemen Sumber Daya Manusia, Administrasi </w:t>
      </w:r>
      <w:r w:rsidR="0003202A" w:rsidRPr="00F54520">
        <w:rPr>
          <w:i/>
          <w:iCs/>
          <w:sz w:val="22"/>
          <w:szCs w:val="22"/>
        </w:rPr>
        <w:t>d</w:t>
      </w:r>
      <w:r w:rsidRPr="00F54520">
        <w:rPr>
          <w:i/>
          <w:iCs/>
          <w:sz w:val="22"/>
          <w:szCs w:val="22"/>
        </w:rPr>
        <w:t>an Pelayanan Publik</w:t>
      </w:r>
      <w:r w:rsidRPr="00F54520">
        <w:rPr>
          <w:sz w:val="22"/>
          <w:szCs w:val="22"/>
        </w:rPr>
        <w:t xml:space="preserve"> 9 (1): 95–103. </w:t>
      </w:r>
      <w:hyperlink r:id="rId45" w:history="1">
        <w:r w:rsidRPr="00F54520">
          <w:rPr>
            <w:rStyle w:val="Hyperlink"/>
            <w:sz w:val="22"/>
            <w:szCs w:val="22"/>
          </w:rPr>
          <w:t>https://doi.org/10.37606/publik.v9i1.277</w:t>
        </w:r>
      </w:hyperlink>
    </w:p>
    <w:p w14:paraId="3CA9FE13" w14:textId="579AA386" w:rsidR="0098233A" w:rsidRPr="00F54520" w:rsidRDefault="0098233A" w:rsidP="003278BF">
      <w:pPr>
        <w:widowControl w:val="0"/>
        <w:autoSpaceDE w:val="0"/>
        <w:autoSpaceDN w:val="0"/>
        <w:adjustRightInd w:val="0"/>
        <w:spacing w:before="60"/>
        <w:ind w:left="480" w:hanging="480"/>
        <w:rPr>
          <w:sz w:val="22"/>
          <w:szCs w:val="22"/>
        </w:rPr>
      </w:pPr>
      <w:bookmarkStart w:id="46" w:name="Tadjudin"/>
      <w:r w:rsidRPr="00F54520">
        <w:rPr>
          <w:sz w:val="22"/>
          <w:szCs w:val="22"/>
        </w:rPr>
        <w:t>Tadjudin</w:t>
      </w:r>
      <w:bookmarkEnd w:id="46"/>
      <w:r w:rsidRPr="00F54520">
        <w:rPr>
          <w:sz w:val="22"/>
          <w:szCs w:val="22"/>
        </w:rPr>
        <w:t xml:space="preserve">, Tadjudin. 2013. “Pengawasan </w:t>
      </w:r>
      <w:r w:rsidR="0003202A" w:rsidRPr="00F54520">
        <w:rPr>
          <w:sz w:val="22"/>
          <w:szCs w:val="22"/>
        </w:rPr>
        <w:t>d</w:t>
      </w:r>
      <w:r w:rsidRPr="00F54520">
        <w:rPr>
          <w:sz w:val="22"/>
          <w:szCs w:val="22"/>
        </w:rPr>
        <w:t xml:space="preserve">alam Manajemen Pendidikan.” </w:t>
      </w:r>
      <w:r w:rsidRPr="00F54520">
        <w:rPr>
          <w:i/>
          <w:iCs/>
          <w:sz w:val="22"/>
          <w:szCs w:val="22"/>
        </w:rPr>
        <w:t>Ta’allum: Jurnal Pendidikan Islam</w:t>
      </w:r>
      <w:r w:rsidRPr="00F54520">
        <w:rPr>
          <w:sz w:val="22"/>
          <w:szCs w:val="22"/>
        </w:rPr>
        <w:t xml:space="preserve"> 1 (2): 195–204.</w:t>
      </w:r>
      <w:r w:rsidR="0003202A" w:rsidRPr="00F54520">
        <w:rPr>
          <w:sz w:val="22"/>
          <w:szCs w:val="22"/>
        </w:rPr>
        <w:t xml:space="preserve"> </w:t>
      </w:r>
      <w:hyperlink r:id="rId46" w:history="1">
        <w:r w:rsidR="0003202A" w:rsidRPr="00F54520">
          <w:rPr>
            <w:rStyle w:val="Hyperlink"/>
            <w:sz w:val="22"/>
            <w:szCs w:val="22"/>
          </w:rPr>
          <w:t>https://doi.org/10.21274/taalum.2013.1.2.195-204</w:t>
        </w:r>
      </w:hyperlink>
    </w:p>
    <w:p w14:paraId="6085058D" w14:textId="48EE9843" w:rsidR="0098233A" w:rsidRPr="00F54520" w:rsidRDefault="0098233A" w:rsidP="003278BF">
      <w:pPr>
        <w:widowControl w:val="0"/>
        <w:autoSpaceDE w:val="0"/>
        <w:autoSpaceDN w:val="0"/>
        <w:adjustRightInd w:val="0"/>
        <w:spacing w:before="60"/>
        <w:ind w:left="480" w:hanging="480"/>
        <w:rPr>
          <w:sz w:val="22"/>
          <w:szCs w:val="22"/>
        </w:rPr>
      </w:pPr>
      <w:bookmarkStart w:id="47" w:name="Tanjung"/>
      <w:r w:rsidRPr="00F54520">
        <w:rPr>
          <w:sz w:val="22"/>
          <w:szCs w:val="22"/>
        </w:rPr>
        <w:t>Tanjung</w:t>
      </w:r>
      <w:bookmarkEnd w:id="47"/>
      <w:r w:rsidRPr="00F54520">
        <w:rPr>
          <w:sz w:val="22"/>
          <w:szCs w:val="22"/>
        </w:rPr>
        <w:t xml:space="preserve">, Rahman, Yuli Supriani, Annisa Mayasari, </w:t>
      </w:r>
      <w:r w:rsidR="00084D60" w:rsidRPr="00F54520">
        <w:rPr>
          <w:sz w:val="22"/>
          <w:szCs w:val="22"/>
        </w:rPr>
        <w:t>dan</w:t>
      </w:r>
      <w:r w:rsidRPr="00F54520">
        <w:rPr>
          <w:sz w:val="22"/>
          <w:szCs w:val="22"/>
        </w:rPr>
        <w:t xml:space="preserve"> Opan Arifudin. 2022. “Manajemen Mutu </w:t>
      </w:r>
      <w:r w:rsidR="00084D60" w:rsidRPr="00F54520">
        <w:rPr>
          <w:sz w:val="22"/>
          <w:szCs w:val="22"/>
        </w:rPr>
        <w:t>d</w:t>
      </w:r>
      <w:r w:rsidRPr="00F54520">
        <w:rPr>
          <w:sz w:val="22"/>
          <w:szCs w:val="22"/>
        </w:rPr>
        <w:t xml:space="preserve">alam Penyelenggaraan Pendidikan.” </w:t>
      </w:r>
      <w:r w:rsidRPr="00F54520">
        <w:rPr>
          <w:i/>
          <w:iCs/>
          <w:sz w:val="22"/>
          <w:szCs w:val="22"/>
        </w:rPr>
        <w:t>Jurnal Pendidikan Glasser</w:t>
      </w:r>
      <w:r w:rsidRPr="00F54520">
        <w:rPr>
          <w:sz w:val="22"/>
          <w:szCs w:val="22"/>
        </w:rPr>
        <w:t xml:space="preserve"> 6 (1): 29–36.</w:t>
      </w:r>
      <w:r w:rsidR="00012813" w:rsidRPr="00F54520">
        <w:rPr>
          <w:sz w:val="22"/>
          <w:szCs w:val="22"/>
        </w:rPr>
        <w:t xml:space="preserve"> </w:t>
      </w:r>
      <w:hyperlink r:id="rId47" w:history="1">
        <w:r w:rsidR="00012813" w:rsidRPr="00F54520">
          <w:rPr>
            <w:rStyle w:val="Hyperlink"/>
            <w:sz w:val="22"/>
            <w:szCs w:val="22"/>
          </w:rPr>
          <w:t>https://doi.org/10.32529/glasser.v6i1.1481</w:t>
        </w:r>
      </w:hyperlink>
    </w:p>
    <w:p w14:paraId="6A32EC94" w14:textId="192705EF" w:rsidR="0098233A" w:rsidRPr="00F54520" w:rsidRDefault="0098233A" w:rsidP="003278BF">
      <w:pPr>
        <w:widowControl w:val="0"/>
        <w:autoSpaceDE w:val="0"/>
        <w:autoSpaceDN w:val="0"/>
        <w:adjustRightInd w:val="0"/>
        <w:spacing w:before="60"/>
        <w:ind w:left="480" w:hanging="480"/>
        <w:rPr>
          <w:sz w:val="22"/>
          <w:szCs w:val="22"/>
        </w:rPr>
      </w:pPr>
      <w:bookmarkStart w:id="48" w:name="Triwibowo"/>
      <w:r w:rsidRPr="00F54520">
        <w:rPr>
          <w:sz w:val="22"/>
          <w:szCs w:val="22"/>
        </w:rPr>
        <w:t>Triwibowo</w:t>
      </w:r>
      <w:bookmarkEnd w:id="48"/>
      <w:r w:rsidRPr="00F54520">
        <w:rPr>
          <w:sz w:val="22"/>
          <w:szCs w:val="22"/>
        </w:rPr>
        <w:t xml:space="preserve">, Suyono, Tadjoer Ridjal, Adibah Jauhari, </w:t>
      </w:r>
      <w:r w:rsidR="00E6085E" w:rsidRPr="00F54520">
        <w:rPr>
          <w:sz w:val="22"/>
          <w:szCs w:val="22"/>
        </w:rPr>
        <w:t>dan</w:t>
      </w:r>
      <w:r w:rsidRPr="00F54520">
        <w:rPr>
          <w:sz w:val="22"/>
          <w:szCs w:val="22"/>
        </w:rPr>
        <w:t xml:space="preserve"> Abdul Rouf. 2019. “Pengaruh Kompetensi Manajerial Kepala Madrasah </w:t>
      </w:r>
      <w:r w:rsidR="00E6085E" w:rsidRPr="00F54520">
        <w:rPr>
          <w:sz w:val="22"/>
          <w:szCs w:val="22"/>
        </w:rPr>
        <w:t>d</w:t>
      </w:r>
      <w:r w:rsidRPr="00F54520">
        <w:rPr>
          <w:sz w:val="22"/>
          <w:szCs w:val="22"/>
        </w:rPr>
        <w:t xml:space="preserve">an Motivasi Kerja </w:t>
      </w:r>
      <w:r w:rsidR="00E6085E" w:rsidRPr="00F54520">
        <w:rPr>
          <w:sz w:val="22"/>
          <w:szCs w:val="22"/>
        </w:rPr>
        <w:t>t</w:t>
      </w:r>
      <w:r w:rsidRPr="00F54520">
        <w:rPr>
          <w:sz w:val="22"/>
          <w:szCs w:val="22"/>
        </w:rPr>
        <w:t xml:space="preserve">erhadap Profesionalisme Guru.” </w:t>
      </w:r>
      <w:r w:rsidRPr="00F54520">
        <w:rPr>
          <w:i/>
          <w:iCs/>
          <w:sz w:val="22"/>
          <w:szCs w:val="22"/>
        </w:rPr>
        <w:t>Arsy: Jurnal Studi Islam</w:t>
      </w:r>
      <w:r w:rsidRPr="00F54520">
        <w:rPr>
          <w:sz w:val="22"/>
          <w:szCs w:val="22"/>
        </w:rPr>
        <w:t xml:space="preserve"> 3 (1): 15–29. </w:t>
      </w:r>
      <w:hyperlink r:id="rId48" w:history="1">
        <w:r w:rsidRPr="00F54520">
          <w:rPr>
            <w:rStyle w:val="Hyperlink"/>
            <w:sz w:val="22"/>
            <w:szCs w:val="22"/>
          </w:rPr>
          <w:t>https://journal.staidenpasar.ac.id/index.php/wb/article/view/29</w:t>
        </w:r>
      </w:hyperlink>
    </w:p>
    <w:p w14:paraId="3EAADB5B" w14:textId="4BE29191" w:rsidR="0098233A" w:rsidRPr="00F54520" w:rsidRDefault="0098233A" w:rsidP="003278BF">
      <w:pPr>
        <w:widowControl w:val="0"/>
        <w:autoSpaceDE w:val="0"/>
        <w:autoSpaceDN w:val="0"/>
        <w:adjustRightInd w:val="0"/>
        <w:spacing w:before="60"/>
        <w:ind w:left="480" w:hanging="480"/>
        <w:rPr>
          <w:sz w:val="22"/>
          <w:szCs w:val="22"/>
        </w:rPr>
      </w:pPr>
      <w:bookmarkStart w:id="49" w:name="Utami"/>
      <w:r w:rsidRPr="00F54520">
        <w:rPr>
          <w:sz w:val="22"/>
          <w:szCs w:val="22"/>
        </w:rPr>
        <w:lastRenderedPageBreak/>
        <w:t>Utami</w:t>
      </w:r>
      <w:bookmarkEnd w:id="49"/>
      <w:r w:rsidRPr="00F54520">
        <w:rPr>
          <w:sz w:val="22"/>
          <w:szCs w:val="22"/>
        </w:rPr>
        <w:t xml:space="preserve">, Destiani Putri, Dwi Melliani, Fermim Niman Maolana, Fitriana Marliyanti, </w:t>
      </w:r>
      <w:r w:rsidR="0074205C" w:rsidRPr="00F54520">
        <w:rPr>
          <w:sz w:val="22"/>
          <w:szCs w:val="22"/>
        </w:rPr>
        <w:t>dan</w:t>
      </w:r>
      <w:r w:rsidRPr="00F54520">
        <w:rPr>
          <w:sz w:val="22"/>
          <w:szCs w:val="22"/>
        </w:rPr>
        <w:t xml:space="preserve"> Asep Hidayat. 2021. “Iklim Organisasi Kelurahan </w:t>
      </w:r>
      <w:r w:rsidR="0074205C" w:rsidRPr="00F54520">
        <w:rPr>
          <w:sz w:val="22"/>
          <w:szCs w:val="22"/>
        </w:rPr>
        <w:t>d</w:t>
      </w:r>
      <w:r w:rsidRPr="00F54520">
        <w:rPr>
          <w:sz w:val="22"/>
          <w:szCs w:val="22"/>
        </w:rPr>
        <w:t xml:space="preserve">alam Perspektif Ekologi.” </w:t>
      </w:r>
      <w:r w:rsidRPr="00F54520">
        <w:rPr>
          <w:i/>
          <w:iCs/>
          <w:sz w:val="22"/>
          <w:szCs w:val="22"/>
        </w:rPr>
        <w:t>Jurnal Inovasi Penelitian</w:t>
      </w:r>
      <w:r w:rsidRPr="00F54520">
        <w:rPr>
          <w:sz w:val="22"/>
          <w:szCs w:val="22"/>
        </w:rPr>
        <w:t xml:space="preserve"> 1 (12): 2735–</w:t>
      </w:r>
      <w:r w:rsidR="0074205C" w:rsidRPr="00F54520">
        <w:rPr>
          <w:sz w:val="22"/>
          <w:szCs w:val="22"/>
        </w:rPr>
        <w:t>27</w:t>
      </w:r>
      <w:r w:rsidRPr="00F54520">
        <w:rPr>
          <w:sz w:val="22"/>
          <w:szCs w:val="22"/>
        </w:rPr>
        <w:t>42.</w:t>
      </w:r>
      <w:r w:rsidR="00E71AE7" w:rsidRPr="00F54520">
        <w:rPr>
          <w:sz w:val="22"/>
          <w:szCs w:val="22"/>
        </w:rPr>
        <w:t xml:space="preserve"> </w:t>
      </w:r>
      <w:hyperlink r:id="rId49" w:history="1">
        <w:r w:rsidR="00E71AE7" w:rsidRPr="00F54520">
          <w:rPr>
            <w:rStyle w:val="Hyperlink"/>
            <w:sz w:val="22"/>
            <w:szCs w:val="22"/>
          </w:rPr>
          <w:t>https://stp-mataram.e-journal.id/JIP/article/view/536</w:t>
        </w:r>
      </w:hyperlink>
    </w:p>
    <w:p w14:paraId="3BAE19FC" w14:textId="7C43034F" w:rsidR="0098233A" w:rsidRPr="00F54520" w:rsidRDefault="0098233A" w:rsidP="003278BF">
      <w:pPr>
        <w:widowControl w:val="0"/>
        <w:autoSpaceDE w:val="0"/>
        <w:autoSpaceDN w:val="0"/>
        <w:adjustRightInd w:val="0"/>
        <w:spacing w:before="60"/>
        <w:ind w:left="480" w:hanging="480"/>
        <w:rPr>
          <w:sz w:val="22"/>
          <w:szCs w:val="22"/>
        </w:rPr>
      </w:pPr>
      <w:bookmarkStart w:id="50" w:name="Victor"/>
      <w:r w:rsidRPr="00F54520">
        <w:rPr>
          <w:sz w:val="22"/>
          <w:szCs w:val="22"/>
        </w:rPr>
        <w:t>Victor</w:t>
      </w:r>
      <w:bookmarkEnd w:id="50"/>
      <w:r w:rsidRPr="00F54520">
        <w:rPr>
          <w:sz w:val="22"/>
          <w:szCs w:val="22"/>
        </w:rPr>
        <w:t xml:space="preserve">, Akinfolarin Akinwale. 2017. “Analysis of Principals’ Managerial Competencies for Effective Management of School Resources in Secondary Schools in Anambra State, Nigeria.” </w:t>
      </w:r>
      <w:r w:rsidRPr="00F54520">
        <w:rPr>
          <w:i/>
          <w:iCs/>
          <w:sz w:val="22"/>
          <w:szCs w:val="22"/>
        </w:rPr>
        <w:t>Online Submission</w:t>
      </w:r>
      <w:r w:rsidRPr="00F54520">
        <w:rPr>
          <w:sz w:val="22"/>
          <w:szCs w:val="22"/>
        </w:rPr>
        <w:t xml:space="preserve"> 1 (4): 236–</w:t>
      </w:r>
      <w:r w:rsidR="00E71AE7" w:rsidRPr="00F54520">
        <w:rPr>
          <w:sz w:val="22"/>
          <w:szCs w:val="22"/>
        </w:rPr>
        <w:t>2</w:t>
      </w:r>
      <w:r w:rsidRPr="00F54520">
        <w:rPr>
          <w:sz w:val="22"/>
          <w:szCs w:val="22"/>
        </w:rPr>
        <w:t>45.</w:t>
      </w:r>
      <w:r w:rsidR="009B40FD" w:rsidRPr="00F54520">
        <w:rPr>
          <w:sz w:val="22"/>
          <w:szCs w:val="22"/>
        </w:rPr>
        <w:t xml:space="preserve"> </w:t>
      </w:r>
      <w:hyperlink r:id="rId50" w:history="1">
        <w:r w:rsidR="009B40FD" w:rsidRPr="00F54520">
          <w:rPr>
            <w:rStyle w:val="Hyperlink"/>
            <w:sz w:val="22"/>
            <w:szCs w:val="22"/>
          </w:rPr>
          <w:t>http://www.ijsshe.com/index.php/ijsshe/article/view/53</w:t>
        </w:r>
      </w:hyperlink>
    </w:p>
    <w:p w14:paraId="2127AFEA" w14:textId="06D76E34" w:rsidR="0098233A" w:rsidRPr="00F54520" w:rsidRDefault="0098233A" w:rsidP="003278BF">
      <w:pPr>
        <w:widowControl w:val="0"/>
        <w:autoSpaceDE w:val="0"/>
        <w:autoSpaceDN w:val="0"/>
        <w:adjustRightInd w:val="0"/>
        <w:spacing w:before="60"/>
        <w:ind w:left="480" w:hanging="480"/>
        <w:rPr>
          <w:sz w:val="22"/>
          <w:szCs w:val="22"/>
        </w:rPr>
      </w:pPr>
      <w:bookmarkStart w:id="51" w:name="Widiansyah"/>
      <w:r w:rsidRPr="00F54520">
        <w:rPr>
          <w:sz w:val="22"/>
          <w:szCs w:val="22"/>
        </w:rPr>
        <w:t>Widiansyah</w:t>
      </w:r>
      <w:bookmarkEnd w:id="51"/>
      <w:r w:rsidRPr="00F54520">
        <w:rPr>
          <w:sz w:val="22"/>
          <w:szCs w:val="22"/>
        </w:rPr>
        <w:t xml:space="preserve">, Apriyanti. 2018. “Peranan Sumber Daya Pendidikan </w:t>
      </w:r>
      <w:r w:rsidR="002A21EA" w:rsidRPr="00F54520">
        <w:rPr>
          <w:sz w:val="22"/>
          <w:szCs w:val="22"/>
        </w:rPr>
        <w:t>s</w:t>
      </w:r>
      <w:r w:rsidRPr="00F54520">
        <w:rPr>
          <w:sz w:val="22"/>
          <w:szCs w:val="22"/>
        </w:rPr>
        <w:t xml:space="preserve">ebagai Faktor Penentu </w:t>
      </w:r>
      <w:r w:rsidR="002A21EA" w:rsidRPr="00F54520">
        <w:rPr>
          <w:sz w:val="22"/>
          <w:szCs w:val="22"/>
        </w:rPr>
        <w:t>d</w:t>
      </w:r>
      <w:r w:rsidRPr="00F54520">
        <w:rPr>
          <w:sz w:val="22"/>
          <w:szCs w:val="22"/>
        </w:rPr>
        <w:t xml:space="preserve">alam Manajemen Sistem Pendidikan.” </w:t>
      </w:r>
      <w:r w:rsidRPr="00F54520">
        <w:rPr>
          <w:i/>
          <w:iCs/>
          <w:sz w:val="22"/>
          <w:szCs w:val="22"/>
        </w:rPr>
        <w:t>Cakrawala: Jurnal Humaniora Bina Sarana Informatika</w:t>
      </w:r>
      <w:r w:rsidRPr="00F54520">
        <w:rPr>
          <w:sz w:val="22"/>
          <w:szCs w:val="22"/>
        </w:rPr>
        <w:t xml:space="preserve"> 18 (2): 229–</w:t>
      </w:r>
      <w:r w:rsidR="002A21EA" w:rsidRPr="00F54520">
        <w:rPr>
          <w:sz w:val="22"/>
          <w:szCs w:val="22"/>
        </w:rPr>
        <w:t>2</w:t>
      </w:r>
      <w:r w:rsidRPr="00F54520">
        <w:rPr>
          <w:sz w:val="22"/>
          <w:szCs w:val="22"/>
        </w:rPr>
        <w:t>34.</w:t>
      </w:r>
      <w:r w:rsidR="004862C0" w:rsidRPr="00F54520">
        <w:rPr>
          <w:sz w:val="22"/>
          <w:szCs w:val="22"/>
        </w:rPr>
        <w:t xml:space="preserve"> </w:t>
      </w:r>
      <w:hyperlink r:id="rId51" w:history="1">
        <w:r w:rsidR="004862C0" w:rsidRPr="00F54520">
          <w:rPr>
            <w:rStyle w:val="Hyperlink"/>
            <w:sz w:val="22"/>
            <w:szCs w:val="22"/>
          </w:rPr>
          <w:t>https://ejournal.bsi.ac.id/ejurnal/index.php/cakrawala/article/view/4347</w:t>
        </w:r>
      </w:hyperlink>
    </w:p>
    <w:p w14:paraId="0A9475E8" w14:textId="7931E279" w:rsidR="0098233A" w:rsidRPr="00F54520" w:rsidRDefault="0098233A" w:rsidP="003278BF">
      <w:pPr>
        <w:widowControl w:val="0"/>
        <w:autoSpaceDE w:val="0"/>
        <w:autoSpaceDN w:val="0"/>
        <w:adjustRightInd w:val="0"/>
        <w:spacing w:before="60"/>
        <w:ind w:left="480" w:hanging="480"/>
        <w:rPr>
          <w:sz w:val="22"/>
          <w:szCs w:val="22"/>
        </w:rPr>
      </w:pPr>
      <w:bookmarkStart w:id="52" w:name="Widiastutik"/>
      <w:r w:rsidRPr="00F54520">
        <w:rPr>
          <w:sz w:val="22"/>
          <w:szCs w:val="22"/>
        </w:rPr>
        <w:t>Widiastutik</w:t>
      </w:r>
      <w:bookmarkEnd w:id="52"/>
      <w:r w:rsidRPr="00F54520">
        <w:rPr>
          <w:sz w:val="22"/>
          <w:szCs w:val="22"/>
        </w:rPr>
        <w:t xml:space="preserve">, Endang, </w:t>
      </w:r>
      <w:r w:rsidR="004862C0" w:rsidRPr="00F54520">
        <w:rPr>
          <w:sz w:val="22"/>
          <w:szCs w:val="22"/>
        </w:rPr>
        <w:t>dan</w:t>
      </w:r>
      <w:r w:rsidRPr="00F54520">
        <w:rPr>
          <w:sz w:val="22"/>
          <w:szCs w:val="22"/>
        </w:rPr>
        <w:t xml:space="preserve"> Ahmad Humaidi. 2022. “Strategi MTs Miftahul Hasan </w:t>
      </w:r>
      <w:r w:rsidR="004862C0" w:rsidRPr="00F54520">
        <w:rPr>
          <w:sz w:val="22"/>
          <w:szCs w:val="22"/>
        </w:rPr>
        <w:t>d</w:t>
      </w:r>
      <w:r w:rsidRPr="00F54520">
        <w:rPr>
          <w:sz w:val="22"/>
          <w:szCs w:val="22"/>
        </w:rPr>
        <w:t xml:space="preserve">alam Menjaga Mutu Madrasah </w:t>
      </w:r>
      <w:r w:rsidR="004862C0" w:rsidRPr="00F54520">
        <w:rPr>
          <w:sz w:val="22"/>
          <w:szCs w:val="22"/>
        </w:rPr>
        <w:t>d</w:t>
      </w:r>
      <w:r w:rsidRPr="00F54520">
        <w:rPr>
          <w:sz w:val="22"/>
          <w:szCs w:val="22"/>
        </w:rPr>
        <w:t xml:space="preserve">i Era Globalisasi.” </w:t>
      </w:r>
      <w:r w:rsidRPr="00F54520">
        <w:rPr>
          <w:i/>
          <w:iCs/>
          <w:sz w:val="22"/>
          <w:szCs w:val="22"/>
        </w:rPr>
        <w:t xml:space="preserve">Jurnal Pendidikan </w:t>
      </w:r>
      <w:r w:rsidR="004862C0" w:rsidRPr="00F54520">
        <w:rPr>
          <w:i/>
          <w:iCs/>
          <w:sz w:val="22"/>
          <w:szCs w:val="22"/>
        </w:rPr>
        <w:t>d</w:t>
      </w:r>
      <w:r w:rsidRPr="00F54520">
        <w:rPr>
          <w:i/>
          <w:iCs/>
          <w:sz w:val="22"/>
          <w:szCs w:val="22"/>
        </w:rPr>
        <w:t>an Konseling (JPDK)</w:t>
      </w:r>
      <w:r w:rsidRPr="00F54520">
        <w:rPr>
          <w:sz w:val="22"/>
          <w:szCs w:val="22"/>
        </w:rPr>
        <w:t xml:space="preserve"> 4 (4): 4342–</w:t>
      </w:r>
      <w:r w:rsidR="004862C0" w:rsidRPr="00F54520">
        <w:rPr>
          <w:sz w:val="22"/>
          <w:szCs w:val="22"/>
        </w:rPr>
        <w:t>43</w:t>
      </w:r>
      <w:r w:rsidRPr="00F54520">
        <w:rPr>
          <w:sz w:val="22"/>
          <w:szCs w:val="22"/>
        </w:rPr>
        <w:t>46.</w:t>
      </w:r>
      <w:r w:rsidR="001B676E" w:rsidRPr="00F54520">
        <w:rPr>
          <w:sz w:val="22"/>
          <w:szCs w:val="22"/>
        </w:rPr>
        <w:t xml:space="preserve"> </w:t>
      </w:r>
      <w:hyperlink r:id="rId52" w:history="1">
        <w:r w:rsidR="001B676E" w:rsidRPr="00F54520">
          <w:rPr>
            <w:rStyle w:val="Hyperlink"/>
            <w:sz w:val="22"/>
            <w:szCs w:val="22"/>
          </w:rPr>
          <w:t>https://journal.universitaspahlawan.ac.id/index.php/jpdk/article/view/6161</w:t>
        </w:r>
      </w:hyperlink>
    </w:p>
    <w:p w14:paraId="7C7C0D36" w14:textId="12180113" w:rsidR="0098233A" w:rsidRPr="00F54520" w:rsidRDefault="0098233A" w:rsidP="003278BF">
      <w:pPr>
        <w:widowControl w:val="0"/>
        <w:autoSpaceDE w:val="0"/>
        <w:autoSpaceDN w:val="0"/>
        <w:adjustRightInd w:val="0"/>
        <w:spacing w:before="60"/>
        <w:ind w:left="480" w:hanging="480"/>
        <w:rPr>
          <w:sz w:val="22"/>
          <w:szCs w:val="22"/>
        </w:rPr>
      </w:pPr>
      <w:bookmarkStart w:id="53" w:name="Wijaya"/>
      <w:r w:rsidRPr="00F54520">
        <w:rPr>
          <w:sz w:val="22"/>
          <w:szCs w:val="22"/>
        </w:rPr>
        <w:t>Wijaya</w:t>
      </w:r>
      <w:bookmarkEnd w:id="53"/>
      <w:r w:rsidRPr="00F54520">
        <w:rPr>
          <w:sz w:val="22"/>
          <w:szCs w:val="22"/>
        </w:rPr>
        <w:t xml:space="preserve">, Candra, Syamsu Nahar, </w:t>
      </w:r>
      <w:r w:rsidR="00CD350D" w:rsidRPr="00F54520">
        <w:rPr>
          <w:sz w:val="22"/>
          <w:szCs w:val="22"/>
        </w:rPr>
        <w:t>dan</w:t>
      </w:r>
      <w:r w:rsidRPr="00F54520">
        <w:rPr>
          <w:sz w:val="22"/>
          <w:szCs w:val="22"/>
        </w:rPr>
        <w:t xml:space="preserve"> Siti Amrina Hasibuan. 2020. “Kompetensi Manajerial Kepala Madrasah </w:t>
      </w:r>
      <w:r w:rsidR="00CD350D" w:rsidRPr="00F54520">
        <w:rPr>
          <w:sz w:val="22"/>
          <w:szCs w:val="22"/>
        </w:rPr>
        <w:t>d</w:t>
      </w:r>
      <w:r w:rsidRPr="00F54520">
        <w:rPr>
          <w:sz w:val="22"/>
          <w:szCs w:val="22"/>
        </w:rPr>
        <w:t xml:space="preserve">alam Membangun Motivasi Kerja Guru </w:t>
      </w:r>
      <w:r w:rsidR="00CD350D" w:rsidRPr="00F54520">
        <w:rPr>
          <w:sz w:val="22"/>
          <w:szCs w:val="22"/>
        </w:rPr>
        <w:t>d</w:t>
      </w:r>
      <w:r w:rsidRPr="00F54520">
        <w:rPr>
          <w:sz w:val="22"/>
          <w:szCs w:val="22"/>
        </w:rPr>
        <w:t xml:space="preserve">i Sekolah Menengah Pertama Negeri 2 Bilah Hulu Kabupaten Labuhanbatu.” </w:t>
      </w:r>
      <w:r w:rsidRPr="00F54520">
        <w:rPr>
          <w:i/>
          <w:iCs/>
          <w:sz w:val="22"/>
          <w:szCs w:val="22"/>
        </w:rPr>
        <w:t xml:space="preserve">EDU-RILIGIA: Jurnal Ilmu Pendidikan Islam </w:t>
      </w:r>
      <w:r w:rsidR="00CD350D" w:rsidRPr="00F54520">
        <w:rPr>
          <w:i/>
          <w:iCs/>
          <w:sz w:val="22"/>
          <w:szCs w:val="22"/>
        </w:rPr>
        <w:t>d</w:t>
      </w:r>
      <w:r w:rsidRPr="00F54520">
        <w:rPr>
          <w:i/>
          <w:iCs/>
          <w:sz w:val="22"/>
          <w:szCs w:val="22"/>
        </w:rPr>
        <w:t>an Keagamaan</w:t>
      </w:r>
      <w:r w:rsidRPr="00F54520">
        <w:rPr>
          <w:sz w:val="22"/>
          <w:szCs w:val="22"/>
        </w:rPr>
        <w:t xml:space="preserve"> 4 (1): 103–16. </w:t>
      </w:r>
      <w:hyperlink r:id="rId53" w:history="1">
        <w:r w:rsidRPr="00F54520">
          <w:rPr>
            <w:rStyle w:val="Hyperlink"/>
            <w:sz w:val="22"/>
            <w:szCs w:val="22"/>
          </w:rPr>
          <w:t>https://doi.org/10.47006/er.v4i1.8112</w:t>
        </w:r>
      </w:hyperlink>
    </w:p>
    <w:p w14:paraId="3E13B8D8" w14:textId="78D070B0" w:rsidR="0098233A" w:rsidRPr="00F54520" w:rsidRDefault="0098233A" w:rsidP="003278BF">
      <w:pPr>
        <w:widowControl w:val="0"/>
        <w:autoSpaceDE w:val="0"/>
        <w:autoSpaceDN w:val="0"/>
        <w:adjustRightInd w:val="0"/>
        <w:spacing w:before="60"/>
        <w:ind w:left="480" w:hanging="480"/>
        <w:rPr>
          <w:sz w:val="22"/>
          <w:szCs w:val="22"/>
        </w:rPr>
      </w:pPr>
      <w:bookmarkStart w:id="54" w:name="Winarsih"/>
      <w:r w:rsidRPr="00F54520">
        <w:rPr>
          <w:sz w:val="22"/>
          <w:szCs w:val="22"/>
        </w:rPr>
        <w:t>Winarsih</w:t>
      </w:r>
      <w:bookmarkEnd w:id="54"/>
      <w:r w:rsidRPr="00F54520">
        <w:rPr>
          <w:sz w:val="22"/>
          <w:szCs w:val="22"/>
        </w:rPr>
        <w:t xml:space="preserve">, Sri. 2022. “Kepemimpinan </w:t>
      </w:r>
      <w:r w:rsidR="00CD350D" w:rsidRPr="00F54520">
        <w:rPr>
          <w:sz w:val="22"/>
          <w:szCs w:val="22"/>
        </w:rPr>
        <w:t>d</w:t>
      </w:r>
      <w:r w:rsidRPr="00F54520">
        <w:rPr>
          <w:sz w:val="22"/>
          <w:szCs w:val="22"/>
        </w:rPr>
        <w:t xml:space="preserve">alam Administrasi Pendidikan.” </w:t>
      </w:r>
      <w:r w:rsidRPr="00F54520">
        <w:rPr>
          <w:i/>
          <w:iCs/>
          <w:sz w:val="22"/>
          <w:szCs w:val="22"/>
        </w:rPr>
        <w:t>Jurnal Kependidikan</w:t>
      </w:r>
      <w:r w:rsidRPr="00F54520">
        <w:rPr>
          <w:sz w:val="22"/>
          <w:szCs w:val="22"/>
        </w:rPr>
        <w:t xml:space="preserve"> 10 (1): 111–</w:t>
      </w:r>
      <w:r w:rsidR="00CD350D" w:rsidRPr="00F54520">
        <w:rPr>
          <w:sz w:val="22"/>
          <w:szCs w:val="22"/>
        </w:rPr>
        <w:t>1</w:t>
      </w:r>
      <w:r w:rsidRPr="00F54520">
        <w:rPr>
          <w:sz w:val="22"/>
          <w:szCs w:val="22"/>
        </w:rPr>
        <w:t>28.</w:t>
      </w:r>
      <w:r w:rsidR="00CD350D" w:rsidRPr="00F54520">
        <w:rPr>
          <w:sz w:val="22"/>
          <w:szCs w:val="22"/>
        </w:rPr>
        <w:t xml:space="preserve"> </w:t>
      </w:r>
      <w:hyperlink r:id="rId54" w:history="1">
        <w:r w:rsidR="00CD350D" w:rsidRPr="00F54520">
          <w:rPr>
            <w:rStyle w:val="Hyperlink"/>
            <w:sz w:val="22"/>
            <w:szCs w:val="22"/>
          </w:rPr>
          <w:t>https://doi.org/10.24090/jk.v10i1.7698</w:t>
        </w:r>
      </w:hyperlink>
    </w:p>
    <w:p w14:paraId="15A7036C" w14:textId="7874270F" w:rsidR="0098233A" w:rsidRPr="00F54520" w:rsidRDefault="0098233A" w:rsidP="003278BF">
      <w:pPr>
        <w:widowControl w:val="0"/>
        <w:autoSpaceDE w:val="0"/>
        <w:autoSpaceDN w:val="0"/>
        <w:adjustRightInd w:val="0"/>
        <w:spacing w:before="60"/>
        <w:ind w:left="480" w:hanging="480"/>
        <w:rPr>
          <w:sz w:val="22"/>
          <w:szCs w:val="22"/>
        </w:rPr>
      </w:pPr>
      <w:bookmarkStart w:id="55" w:name="Yaman"/>
      <w:r w:rsidRPr="00F54520">
        <w:rPr>
          <w:sz w:val="22"/>
          <w:szCs w:val="22"/>
        </w:rPr>
        <w:t>Yaman</w:t>
      </w:r>
      <w:bookmarkEnd w:id="55"/>
      <w:r w:rsidRPr="00F54520">
        <w:rPr>
          <w:sz w:val="22"/>
          <w:szCs w:val="22"/>
        </w:rPr>
        <w:t xml:space="preserve">, Askar. 2020. “Pengaruh Kepemimpinan Kepala Sekolah, Tunjangan Profesi Guru, </w:t>
      </w:r>
      <w:r w:rsidR="00CD350D" w:rsidRPr="00F54520">
        <w:rPr>
          <w:sz w:val="22"/>
          <w:szCs w:val="22"/>
        </w:rPr>
        <w:t>d</w:t>
      </w:r>
      <w:r w:rsidRPr="00F54520">
        <w:rPr>
          <w:sz w:val="22"/>
          <w:szCs w:val="22"/>
        </w:rPr>
        <w:t xml:space="preserve">an Iklim Sekolah </w:t>
      </w:r>
      <w:r w:rsidR="00CD350D" w:rsidRPr="00F54520">
        <w:rPr>
          <w:sz w:val="22"/>
          <w:szCs w:val="22"/>
        </w:rPr>
        <w:t>t</w:t>
      </w:r>
      <w:r w:rsidRPr="00F54520">
        <w:rPr>
          <w:sz w:val="22"/>
          <w:szCs w:val="22"/>
        </w:rPr>
        <w:t xml:space="preserve">erhadap Kinerja Guru SMK Negeri </w:t>
      </w:r>
      <w:r w:rsidR="00CD350D" w:rsidRPr="00F54520">
        <w:rPr>
          <w:sz w:val="22"/>
          <w:szCs w:val="22"/>
        </w:rPr>
        <w:t>d</w:t>
      </w:r>
      <w:r w:rsidRPr="00F54520">
        <w:rPr>
          <w:sz w:val="22"/>
          <w:szCs w:val="22"/>
        </w:rPr>
        <w:t xml:space="preserve">i Kota Makassar.” </w:t>
      </w:r>
      <w:r w:rsidRPr="00F54520">
        <w:rPr>
          <w:i/>
          <w:iCs/>
          <w:sz w:val="22"/>
          <w:szCs w:val="22"/>
        </w:rPr>
        <w:t>Al-Musannif</w:t>
      </w:r>
      <w:r w:rsidRPr="00F54520">
        <w:rPr>
          <w:sz w:val="22"/>
          <w:szCs w:val="22"/>
        </w:rPr>
        <w:t xml:space="preserve"> 2 (1): 29–48.</w:t>
      </w:r>
      <w:r w:rsidR="00051283" w:rsidRPr="00F54520">
        <w:rPr>
          <w:sz w:val="22"/>
          <w:szCs w:val="22"/>
        </w:rPr>
        <w:t xml:space="preserve"> </w:t>
      </w:r>
      <w:hyperlink r:id="rId55" w:history="1">
        <w:r w:rsidR="00051283" w:rsidRPr="00F54520">
          <w:rPr>
            <w:rStyle w:val="Hyperlink"/>
            <w:sz w:val="22"/>
            <w:szCs w:val="22"/>
          </w:rPr>
          <w:t>https://doi.org/10.56324/al-musannif.v2i1.36</w:t>
        </w:r>
      </w:hyperlink>
    </w:p>
    <w:p w14:paraId="0689C7BB" w14:textId="24CD352E" w:rsidR="00DB650E" w:rsidRPr="00F54520" w:rsidRDefault="00DB650E" w:rsidP="003278BF">
      <w:pPr>
        <w:widowControl w:val="0"/>
        <w:autoSpaceDE w:val="0"/>
        <w:autoSpaceDN w:val="0"/>
        <w:adjustRightInd w:val="0"/>
        <w:spacing w:before="60"/>
        <w:ind w:left="480" w:hanging="480"/>
        <w:rPr>
          <w:color w:val="00B050"/>
        </w:rPr>
      </w:pPr>
      <w:r w:rsidRPr="00F54520">
        <w:rPr>
          <w:color w:val="00B050"/>
          <w:sz w:val="22"/>
          <w:szCs w:val="22"/>
        </w:rPr>
        <w:fldChar w:fldCharType="end"/>
      </w:r>
    </w:p>
    <w:p w14:paraId="264D1B37" w14:textId="6712B428" w:rsidR="009E7BF4" w:rsidRPr="00F54520" w:rsidRDefault="009E7BF4" w:rsidP="009E7BF4">
      <w:pPr>
        <w:rPr>
          <w:rFonts w:cs="Arial"/>
          <w:b/>
          <w:color w:val="00B050"/>
          <w:lang w:eastAsia="id-ID"/>
        </w:rPr>
      </w:pPr>
    </w:p>
    <w:sectPr w:rsidR="009E7BF4" w:rsidRPr="00F54520" w:rsidSect="007A5329">
      <w:headerReference w:type="even" r:id="rId56"/>
      <w:headerReference w:type="default" r:id="rId57"/>
      <w:footerReference w:type="even" r:id="rId58"/>
      <w:footerReference w:type="default" r:id="rId59"/>
      <w:headerReference w:type="first" r:id="rId60"/>
      <w:footerReference w:type="first" r:id="rId61"/>
      <w:footnotePr>
        <w:pos w:val="beneathText"/>
      </w:footnotePr>
      <w:type w:val="continuous"/>
      <w:pgSz w:w="11905" w:h="16837"/>
      <w:pgMar w:top="1701" w:right="1418" w:bottom="1701" w:left="1418" w:header="851" w:footer="851" w:gutter="0"/>
      <w:pgNumType w:start="49"/>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BF4DA" w14:textId="77777777" w:rsidR="006629BA" w:rsidRDefault="006629BA" w:rsidP="004E422B">
      <w:r>
        <w:separator/>
      </w:r>
    </w:p>
  </w:endnote>
  <w:endnote w:type="continuationSeparator" w:id="0">
    <w:p w14:paraId="38DD3876" w14:textId="77777777" w:rsidR="006629BA" w:rsidRDefault="006629B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063ABBE2"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33185E">
      <w:rPr>
        <w:rFonts w:ascii="Lucida Bright" w:hAnsi="Lucida Bright"/>
        <w:sz w:val="20"/>
        <w:szCs w:val="20"/>
      </w:rPr>
      <w:t>5</w:t>
    </w:r>
    <w:r w:rsidR="00E417FB" w:rsidRPr="000C3BAA">
      <w:rPr>
        <w:rFonts w:ascii="Lucida Bright" w:hAnsi="Lucida Bright"/>
        <w:sz w:val="20"/>
        <w:szCs w:val="20"/>
      </w:rPr>
      <w:t xml:space="preserve">, No. </w:t>
    </w:r>
    <w:r w:rsidR="0033185E">
      <w:rPr>
        <w:rFonts w:ascii="Lucida Bright" w:hAnsi="Lucida Bright"/>
        <w:sz w:val="20"/>
        <w:szCs w:val="20"/>
      </w:rPr>
      <w:t>1</w:t>
    </w:r>
    <w:r w:rsidR="00E417FB" w:rsidRPr="000C3BAA">
      <w:rPr>
        <w:rFonts w:ascii="Lucida Bright" w:hAnsi="Lucida Bright"/>
        <w:sz w:val="20"/>
        <w:szCs w:val="20"/>
      </w:rPr>
      <w:t xml:space="preserve"> (</w:t>
    </w:r>
    <w:r w:rsidR="0033185E">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5A9B425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33185E">
      <w:rPr>
        <w:rFonts w:ascii="Lucida Bright" w:hAnsi="Lucida Bright"/>
        <w:sz w:val="20"/>
        <w:szCs w:val="20"/>
      </w:rPr>
      <w:t>5</w:t>
    </w:r>
    <w:r w:rsidR="00E417FB" w:rsidRPr="000C3BAA">
      <w:rPr>
        <w:rFonts w:ascii="Lucida Bright" w:hAnsi="Lucida Bright"/>
        <w:sz w:val="20"/>
        <w:szCs w:val="20"/>
      </w:rPr>
      <w:t xml:space="preserve">, No. </w:t>
    </w:r>
    <w:r w:rsidR="0033185E">
      <w:rPr>
        <w:rFonts w:ascii="Lucida Bright" w:hAnsi="Lucida Bright"/>
        <w:sz w:val="20"/>
        <w:szCs w:val="20"/>
      </w:rPr>
      <w:t>1</w:t>
    </w:r>
    <w:r w:rsidR="00E417FB" w:rsidRPr="000C3BAA">
      <w:rPr>
        <w:rFonts w:ascii="Lucida Bright" w:hAnsi="Lucida Bright"/>
        <w:sz w:val="20"/>
        <w:szCs w:val="20"/>
      </w:rPr>
      <w:t xml:space="preserve"> (</w:t>
    </w:r>
    <w:r w:rsidR="0033185E">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BFFF" w14:textId="77777777" w:rsidR="00A33FC7" w:rsidRPr="005B6048" w:rsidRDefault="00A33FC7" w:rsidP="00A33FC7">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STAI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MTs DDI Cilellang</w:t>
    </w:r>
  </w:p>
  <w:p w14:paraId="4EFE46D7" w14:textId="79834570" w:rsidR="004017BF" w:rsidRPr="00A33FC7" w:rsidRDefault="00A33FC7" w:rsidP="00A33FC7">
    <w:pPr>
      <w:spacing w:line="0" w:lineRule="atLeast"/>
      <w:ind w:left="20"/>
      <w:jc w:val="center"/>
      <w:rPr>
        <w:rFonts w:cs="Arial"/>
        <w:sz w:val="20"/>
        <w:szCs w:val="20"/>
      </w:rPr>
    </w:pPr>
    <w:r w:rsidRPr="005B6048">
      <w:rPr>
        <w:rFonts w:ascii="Lucida Bright" w:hAnsi="Lucida Bright" w:cs="Arial"/>
        <w:sz w:val="18"/>
        <w:szCs w:val="18"/>
      </w:rPr>
      <w:t xml:space="preserve">© 2023 Al-Musannif </w:t>
    </w:r>
    <w:r w:rsidRPr="005B6048">
      <w:rPr>
        <w:rFonts w:ascii="Lucida Bright" w:hAnsi="Lucida Bright" w:cs="Arial"/>
        <w:sz w:val="22"/>
        <w:szCs w:val="22"/>
      </w:rPr>
      <w:t>|</w:t>
    </w:r>
    <w:r w:rsidRPr="005B6048">
      <w:rPr>
        <w:rFonts w:ascii="Lucida Bright" w:hAnsi="Lucida Bright" w:cs="Arial"/>
        <w:b/>
        <w:bCs/>
        <w:sz w:val="18"/>
        <w:szCs w:val="18"/>
      </w:rPr>
      <w:t xml:space="preserve"> </w:t>
    </w:r>
    <w:r w:rsidRPr="005B6048">
      <w:rPr>
        <w:rFonts w:ascii="Lucida Bright" w:hAnsi="Lucida Bright" w:cs="Arial"/>
        <w:sz w:val="18"/>
        <w:szCs w:val="18"/>
      </w:rPr>
      <w:t>Licensed under </w:t>
    </w:r>
    <w:hyperlink r:id="rId1" w:history="1">
      <w:r w:rsidRPr="005B6048">
        <w:rPr>
          <w:rFonts w:ascii="Lucida Bright" w:hAnsi="Lucida Bright" w:cs="Arial"/>
          <w:sz w:val="18"/>
          <w:szCs w:val="18"/>
        </w:rPr>
        <w:t>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51ED4" w14:textId="77777777" w:rsidR="006629BA" w:rsidRDefault="006629BA" w:rsidP="004E422B">
      <w:r>
        <w:separator/>
      </w:r>
    </w:p>
  </w:footnote>
  <w:footnote w:type="continuationSeparator" w:id="0">
    <w:p w14:paraId="28B952E4" w14:textId="77777777" w:rsidR="006629BA" w:rsidRDefault="006629BA"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6216EEB" w:rsidR="00E749D2" w:rsidRPr="000C3BAA" w:rsidRDefault="0033185E" w:rsidP="00073287">
    <w:pPr>
      <w:pStyle w:val="Header"/>
      <w:pBdr>
        <w:bottom w:val="single" w:sz="8" w:space="1" w:color="538135"/>
      </w:pBdr>
      <w:tabs>
        <w:tab w:val="clear" w:pos="4680"/>
        <w:tab w:val="clear" w:pos="9360"/>
      </w:tabs>
      <w:jc w:val="center"/>
      <w:rPr>
        <w:rFonts w:ascii="Lucida Bright" w:hAnsi="Lucida Bright"/>
        <w:sz w:val="22"/>
        <w:szCs w:val="22"/>
      </w:rPr>
    </w:pPr>
    <w:r w:rsidRPr="0033185E">
      <w:rPr>
        <w:rFonts w:ascii="Lucida Bright" w:hAnsi="Lucida Bright"/>
        <w:sz w:val="20"/>
        <w:szCs w:val="20"/>
      </w:rPr>
      <w:t>Kompetensi Manajerial Kepala Madrasah</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F. Rahman RM, M. Musa</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04BD57AE" w:rsidR="00E749D2" w:rsidRPr="000C3BAA" w:rsidRDefault="0033185E"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33185E">
      <w:rPr>
        <w:rFonts w:ascii="Lucida Bright" w:hAnsi="Lucida Bright"/>
        <w:sz w:val="20"/>
        <w:szCs w:val="20"/>
      </w:rPr>
      <w:t>Kompetensi Manajerial Kepala Madrasah</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F. Rahman RM, M. Musa</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52030090"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027E31">
      <w:rPr>
        <w:rFonts w:ascii="Lucida Bright" w:hAnsi="Lucida Bright"/>
        <w:sz w:val="20"/>
        <w:szCs w:val="20"/>
      </w:rPr>
      <w:t>5</w:t>
    </w:r>
    <w:r w:rsidR="00016CA0" w:rsidRPr="00346913">
      <w:rPr>
        <w:rFonts w:ascii="Lucida Bright" w:hAnsi="Lucida Bright"/>
        <w:sz w:val="20"/>
        <w:szCs w:val="20"/>
      </w:rPr>
      <w:t xml:space="preserve">, No. </w:t>
    </w:r>
    <w:r w:rsidR="00027E31">
      <w:rPr>
        <w:rFonts w:ascii="Lucida Bright" w:hAnsi="Lucida Bright"/>
        <w:sz w:val="20"/>
        <w:szCs w:val="20"/>
      </w:rPr>
      <w:t>1</w:t>
    </w:r>
    <w:r w:rsidR="00016CA0" w:rsidRPr="00346913">
      <w:rPr>
        <w:rFonts w:ascii="Lucida Bright" w:hAnsi="Lucida Bright"/>
        <w:sz w:val="20"/>
        <w:szCs w:val="20"/>
      </w:rPr>
      <w:t xml:space="preserve"> (</w:t>
    </w:r>
    <w:r w:rsidR="00027E31">
      <w:rPr>
        <w:rFonts w:ascii="Lucida Bright" w:hAnsi="Lucida Bright"/>
        <w:sz w:val="20"/>
        <w:szCs w:val="20"/>
      </w:rPr>
      <w:t>June 2023</w:t>
    </w:r>
    <w:r w:rsidR="00016CA0" w:rsidRPr="00346913">
      <w:rPr>
        <w:rFonts w:ascii="Lucida Bright" w:hAnsi="Lucida Bright"/>
        <w:sz w:val="20"/>
        <w:szCs w:val="20"/>
      </w:rPr>
      <w:t xml:space="preserve">): </w:t>
    </w:r>
    <w:r w:rsidR="007A5329">
      <w:rPr>
        <w:rFonts w:ascii="Lucida Bright" w:hAnsi="Lucida Bright"/>
        <w:sz w:val="20"/>
        <w:szCs w:val="20"/>
      </w:rPr>
      <w:t>49</w:t>
    </w:r>
    <w:r w:rsidR="00016CA0" w:rsidRPr="00346913">
      <w:rPr>
        <w:rFonts w:ascii="Lucida Bright" w:hAnsi="Lucida Bright"/>
        <w:sz w:val="20"/>
        <w:szCs w:val="20"/>
      </w:rPr>
      <w:t>–</w:t>
    </w:r>
    <w:r w:rsidR="007A5329">
      <w:rPr>
        <w:rFonts w:ascii="Lucida Bright" w:hAnsi="Lucida Bright"/>
        <w:sz w:val="20"/>
        <w:szCs w:val="20"/>
      </w:rPr>
      <w:t>62</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12E5317A" w:rsidR="007713B1" w:rsidRPr="001519D6" w:rsidRDefault="00016CA0" w:rsidP="008F1302">
    <w:pPr>
      <w:tabs>
        <w:tab w:val="right" w:pos="9069"/>
      </w:tabs>
      <w:rPr>
        <w:sz w:val="20"/>
        <w:szCs w:val="20"/>
      </w:rPr>
    </w:pPr>
    <w:r w:rsidRPr="001519D6">
      <w:rPr>
        <w:rFonts w:ascii="Lucida Bright" w:hAnsi="Lucida Bright"/>
        <w:sz w:val="20"/>
        <w:szCs w:val="20"/>
      </w:rPr>
      <w:t xml:space="preserve">DOI: </w:t>
    </w:r>
    <w:hyperlink r:id="rId2" w:history="1">
      <w:r w:rsidR="00027E31" w:rsidRPr="00027E31">
        <w:rPr>
          <w:rStyle w:val="Hyperlink"/>
          <w:rFonts w:ascii="Lucida Bright" w:hAnsi="Lucida Bright"/>
          <w:color w:val="auto"/>
          <w:sz w:val="20"/>
          <w:szCs w:val="20"/>
          <w:u w:val="none"/>
        </w:rPr>
        <w:t>https://doi.org/10.56324/al-musannif.v5i1.76</w:t>
      </w:r>
    </w:hyperlink>
    <w:r w:rsidR="00027E31" w:rsidRPr="00027E31">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p w14:paraId="75A9854F" w14:textId="77777777" w:rsidR="000836AA" w:rsidRPr="000836AA" w:rsidRDefault="000836AA" w:rsidP="0033185E">
    <w:pP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C7A7CDA"/>
    <w:multiLevelType w:val="hybridMultilevel"/>
    <w:tmpl w:val="5678D1F4"/>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3"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AD150E"/>
    <w:multiLevelType w:val="hybridMultilevel"/>
    <w:tmpl w:val="FBCC58DE"/>
    <w:lvl w:ilvl="0" w:tplc="7D1CFCE6">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7"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9"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4"/>
  </w:num>
  <w:num w:numId="2" w16cid:durableId="2121684214">
    <w:abstractNumId w:val="19"/>
  </w:num>
  <w:num w:numId="3" w16cid:durableId="749078941">
    <w:abstractNumId w:val="38"/>
  </w:num>
  <w:num w:numId="4" w16cid:durableId="2004357836">
    <w:abstractNumId w:val="6"/>
  </w:num>
  <w:num w:numId="5" w16cid:durableId="1637880688">
    <w:abstractNumId w:val="32"/>
  </w:num>
  <w:num w:numId="6" w16cid:durableId="1499423060">
    <w:abstractNumId w:val="17"/>
  </w:num>
  <w:num w:numId="7" w16cid:durableId="615139288">
    <w:abstractNumId w:val="11"/>
  </w:num>
  <w:num w:numId="8" w16cid:durableId="2055228546">
    <w:abstractNumId w:val="13"/>
  </w:num>
  <w:num w:numId="9" w16cid:durableId="1571236227">
    <w:abstractNumId w:val="0"/>
  </w:num>
  <w:num w:numId="10" w16cid:durableId="780421695">
    <w:abstractNumId w:val="12"/>
  </w:num>
  <w:num w:numId="11" w16cid:durableId="512188108">
    <w:abstractNumId w:val="31"/>
  </w:num>
  <w:num w:numId="12" w16cid:durableId="59972680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2"/>
    <w:lvlOverride w:ilvl="0">
      <w:startOverride w:val="1"/>
    </w:lvlOverride>
    <w:lvlOverride w:ilvl="1"/>
    <w:lvlOverride w:ilvl="2"/>
    <w:lvlOverride w:ilvl="3"/>
    <w:lvlOverride w:ilvl="4"/>
    <w:lvlOverride w:ilvl="5"/>
    <w:lvlOverride w:ilvl="6"/>
    <w:lvlOverride w:ilvl="7"/>
    <w:lvlOverride w:ilvl="8"/>
  </w:num>
  <w:num w:numId="19" w16cid:durableId="670260554">
    <w:abstractNumId w:val="10"/>
  </w:num>
  <w:num w:numId="20" w16cid:durableId="2021078897">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7"/>
  </w:num>
  <w:num w:numId="22" w16cid:durableId="21452702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8"/>
  </w:num>
  <w:num w:numId="24" w16cid:durableId="103083828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2"/>
  </w:num>
  <w:num w:numId="26" w16cid:durableId="2530098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8"/>
  </w:num>
  <w:num w:numId="28" w16cid:durableId="204913678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5"/>
  </w:num>
  <w:num w:numId="30" w16cid:durableId="621156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7"/>
  </w:num>
  <w:num w:numId="40" w16cid:durableId="926622622">
    <w:abstractNumId w:val="30"/>
  </w:num>
  <w:num w:numId="41" w16cid:durableId="1742436036">
    <w:abstractNumId w:val="8"/>
  </w:num>
  <w:num w:numId="42" w16cid:durableId="358552420">
    <w:abstractNumId w:val="34"/>
  </w:num>
  <w:num w:numId="43" w16cid:durableId="605621261">
    <w:abstractNumId w:val="33"/>
  </w:num>
  <w:num w:numId="44" w16cid:durableId="65347974">
    <w:abstractNumId w:val="4"/>
  </w:num>
  <w:num w:numId="45" w16cid:durableId="62066725">
    <w:abstractNumId w:val="9"/>
  </w:num>
  <w:num w:numId="46" w16cid:durableId="2516681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07BD1"/>
    <w:rsid w:val="00012813"/>
    <w:rsid w:val="000130A0"/>
    <w:rsid w:val="00013159"/>
    <w:rsid w:val="000131F4"/>
    <w:rsid w:val="000135DE"/>
    <w:rsid w:val="00016CA0"/>
    <w:rsid w:val="00020251"/>
    <w:rsid w:val="00021E58"/>
    <w:rsid w:val="00023004"/>
    <w:rsid w:val="0002378E"/>
    <w:rsid w:val="00027427"/>
    <w:rsid w:val="00027E31"/>
    <w:rsid w:val="00030927"/>
    <w:rsid w:val="000316BC"/>
    <w:rsid w:val="00031D3C"/>
    <w:rsid w:val="0003202A"/>
    <w:rsid w:val="00033732"/>
    <w:rsid w:val="00033A79"/>
    <w:rsid w:val="00034757"/>
    <w:rsid w:val="00034AAB"/>
    <w:rsid w:val="00036EE1"/>
    <w:rsid w:val="00040C06"/>
    <w:rsid w:val="00042657"/>
    <w:rsid w:val="00051283"/>
    <w:rsid w:val="0005136F"/>
    <w:rsid w:val="000517D4"/>
    <w:rsid w:val="00051FB4"/>
    <w:rsid w:val="00053BBF"/>
    <w:rsid w:val="00061C51"/>
    <w:rsid w:val="00063DDE"/>
    <w:rsid w:val="0006477E"/>
    <w:rsid w:val="000709E5"/>
    <w:rsid w:val="00071BEA"/>
    <w:rsid w:val="000725B9"/>
    <w:rsid w:val="00073287"/>
    <w:rsid w:val="000743C9"/>
    <w:rsid w:val="00075DC8"/>
    <w:rsid w:val="00081245"/>
    <w:rsid w:val="00081ED4"/>
    <w:rsid w:val="000824BC"/>
    <w:rsid w:val="000836AA"/>
    <w:rsid w:val="000848FA"/>
    <w:rsid w:val="00084942"/>
    <w:rsid w:val="00084D60"/>
    <w:rsid w:val="00086DF0"/>
    <w:rsid w:val="00086EC5"/>
    <w:rsid w:val="00087C84"/>
    <w:rsid w:val="00090D77"/>
    <w:rsid w:val="00091C2A"/>
    <w:rsid w:val="000954CD"/>
    <w:rsid w:val="000979B4"/>
    <w:rsid w:val="000A1565"/>
    <w:rsid w:val="000A19DA"/>
    <w:rsid w:val="000A32F4"/>
    <w:rsid w:val="000A40AC"/>
    <w:rsid w:val="000A4EB8"/>
    <w:rsid w:val="000A5300"/>
    <w:rsid w:val="000A7A98"/>
    <w:rsid w:val="000B6642"/>
    <w:rsid w:val="000B6B8C"/>
    <w:rsid w:val="000C3088"/>
    <w:rsid w:val="000C366C"/>
    <w:rsid w:val="000C3BAA"/>
    <w:rsid w:val="000C6AF0"/>
    <w:rsid w:val="000D1972"/>
    <w:rsid w:val="000D7E44"/>
    <w:rsid w:val="000E0895"/>
    <w:rsid w:val="000E22C3"/>
    <w:rsid w:val="000E3499"/>
    <w:rsid w:val="000E383E"/>
    <w:rsid w:val="000E61FE"/>
    <w:rsid w:val="000E7DF4"/>
    <w:rsid w:val="000F0699"/>
    <w:rsid w:val="000F2A64"/>
    <w:rsid w:val="00100710"/>
    <w:rsid w:val="00100DA3"/>
    <w:rsid w:val="001068CA"/>
    <w:rsid w:val="00107DAF"/>
    <w:rsid w:val="0011151D"/>
    <w:rsid w:val="00111C4D"/>
    <w:rsid w:val="00112159"/>
    <w:rsid w:val="001121CE"/>
    <w:rsid w:val="00113A31"/>
    <w:rsid w:val="00116253"/>
    <w:rsid w:val="001169F7"/>
    <w:rsid w:val="00116EF9"/>
    <w:rsid w:val="00121AF0"/>
    <w:rsid w:val="001222BC"/>
    <w:rsid w:val="00122CB7"/>
    <w:rsid w:val="00125262"/>
    <w:rsid w:val="00130EE1"/>
    <w:rsid w:val="001324A4"/>
    <w:rsid w:val="001349B3"/>
    <w:rsid w:val="00135CD0"/>
    <w:rsid w:val="0013684E"/>
    <w:rsid w:val="00136D7A"/>
    <w:rsid w:val="00136E13"/>
    <w:rsid w:val="00141CB1"/>
    <w:rsid w:val="00141ED5"/>
    <w:rsid w:val="001435F8"/>
    <w:rsid w:val="00143F40"/>
    <w:rsid w:val="00144854"/>
    <w:rsid w:val="00145F7B"/>
    <w:rsid w:val="0014646D"/>
    <w:rsid w:val="00146CC6"/>
    <w:rsid w:val="001519D6"/>
    <w:rsid w:val="0015585A"/>
    <w:rsid w:val="001569CC"/>
    <w:rsid w:val="00157131"/>
    <w:rsid w:val="00157907"/>
    <w:rsid w:val="0016009B"/>
    <w:rsid w:val="00160D61"/>
    <w:rsid w:val="0016583F"/>
    <w:rsid w:val="00166173"/>
    <w:rsid w:val="00167D3D"/>
    <w:rsid w:val="00175D35"/>
    <w:rsid w:val="00177A06"/>
    <w:rsid w:val="0018056C"/>
    <w:rsid w:val="00180AB7"/>
    <w:rsid w:val="001812E1"/>
    <w:rsid w:val="00184C16"/>
    <w:rsid w:val="001872D6"/>
    <w:rsid w:val="0019099B"/>
    <w:rsid w:val="00190F67"/>
    <w:rsid w:val="001927C6"/>
    <w:rsid w:val="00193926"/>
    <w:rsid w:val="00195E4B"/>
    <w:rsid w:val="001960BD"/>
    <w:rsid w:val="001A0B9C"/>
    <w:rsid w:val="001A6425"/>
    <w:rsid w:val="001A73D1"/>
    <w:rsid w:val="001B0694"/>
    <w:rsid w:val="001B660B"/>
    <w:rsid w:val="001B676E"/>
    <w:rsid w:val="001B70F0"/>
    <w:rsid w:val="001C16A1"/>
    <w:rsid w:val="001C20A1"/>
    <w:rsid w:val="001C221B"/>
    <w:rsid w:val="001C2D68"/>
    <w:rsid w:val="001C4685"/>
    <w:rsid w:val="001C475A"/>
    <w:rsid w:val="001C5195"/>
    <w:rsid w:val="001D02C5"/>
    <w:rsid w:val="001D0589"/>
    <w:rsid w:val="001D0C20"/>
    <w:rsid w:val="001D4D4A"/>
    <w:rsid w:val="001E52B7"/>
    <w:rsid w:val="001E703A"/>
    <w:rsid w:val="001F2B4F"/>
    <w:rsid w:val="001F32C2"/>
    <w:rsid w:val="0020218D"/>
    <w:rsid w:val="00202309"/>
    <w:rsid w:val="0020233A"/>
    <w:rsid w:val="0020345A"/>
    <w:rsid w:val="00206A94"/>
    <w:rsid w:val="0021051D"/>
    <w:rsid w:val="00210AF7"/>
    <w:rsid w:val="00211105"/>
    <w:rsid w:val="00213700"/>
    <w:rsid w:val="00213C55"/>
    <w:rsid w:val="00220C89"/>
    <w:rsid w:val="002218B0"/>
    <w:rsid w:val="00223C43"/>
    <w:rsid w:val="00226208"/>
    <w:rsid w:val="0022699D"/>
    <w:rsid w:val="00227ABB"/>
    <w:rsid w:val="00227B75"/>
    <w:rsid w:val="00233DF0"/>
    <w:rsid w:val="002440D8"/>
    <w:rsid w:val="00244697"/>
    <w:rsid w:val="00244C45"/>
    <w:rsid w:val="00245B31"/>
    <w:rsid w:val="00255F44"/>
    <w:rsid w:val="00260929"/>
    <w:rsid w:val="0026258F"/>
    <w:rsid w:val="00262A28"/>
    <w:rsid w:val="00265C9F"/>
    <w:rsid w:val="00267E5E"/>
    <w:rsid w:val="0027794F"/>
    <w:rsid w:val="002827A8"/>
    <w:rsid w:val="00283366"/>
    <w:rsid w:val="00285D9B"/>
    <w:rsid w:val="0028768E"/>
    <w:rsid w:val="00294860"/>
    <w:rsid w:val="00296DE1"/>
    <w:rsid w:val="00296DF9"/>
    <w:rsid w:val="002A0285"/>
    <w:rsid w:val="002A21EA"/>
    <w:rsid w:val="002B63DE"/>
    <w:rsid w:val="002C1798"/>
    <w:rsid w:val="002C20B4"/>
    <w:rsid w:val="002C25E4"/>
    <w:rsid w:val="002D0BDF"/>
    <w:rsid w:val="002D2CB9"/>
    <w:rsid w:val="002D4D0C"/>
    <w:rsid w:val="002D69ED"/>
    <w:rsid w:val="002D7057"/>
    <w:rsid w:val="002D767A"/>
    <w:rsid w:val="002E4D0C"/>
    <w:rsid w:val="002E4F7E"/>
    <w:rsid w:val="002E5B4D"/>
    <w:rsid w:val="002E7A6A"/>
    <w:rsid w:val="002E7FC5"/>
    <w:rsid w:val="002F1A17"/>
    <w:rsid w:val="002F25F8"/>
    <w:rsid w:val="002F293D"/>
    <w:rsid w:val="002F2E49"/>
    <w:rsid w:val="002F3377"/>
    <w:rsid w:val="002F5488"/>
    <w:rsid w:val="002F7061"/>
    <w:rsid w:val="003066F2"/>
    <w:rsid w:val="003070D5"/>
    <w:rsid w:val="00307214"/>
    <w:rsid w:val="003079C2"/>
    <w:rsid w:val="0031134A"/>
    <w:rsid w:val="003153DA"/>
    <w:rsid w:val="0031564E"/>
    <w:rsid w:val="00316C02"/>
    <w:rsid w:val="00317E6A"/>
    <w:rsid w:val="003211B0"/>
    <w:rsid w:val="00321809"/>
    <w:rsid w:val="00326D80"/>
    <w:rsid w:val="003278BF"/>
    <w:rsid w:val="0033185E"/>
    <w:rsid w:val="003325A5"/>
    <w:rsid w:val="00337029"/>
    <w:rsid w:val="00340F10"/>
    <w:rsid w:val="003434EC"/>
    <w:rsid w:val="00345149"/>
    <w:rsid w:val="00346913"/>
    <w:rsid w:val="00347C8C"/>
    <w:rsid w:val="00354199"/>
    <w:rsid w:val="003563D3"/>
    <w:rsid w:val="003609BA"/>
    <w:rsid w:val="00360A73"/>
    <w:rsid w:val="00361E25"/>
    <w:rsid w:val="0036498F"/>
    <w:rsid w:val="0036542A"/>
    <w:rsid w:val="00366B4E"/>
    <w:rsid w:val="003715C8"/>
    <w:rsid w:val="00372740"/>
    <w:rsid w:val="00372CF1"/>
    <w:rsid w:val="00374001"/>
    <w:rsid w:val="0037459D"/>
    <w:rsid w:val="00374970"/>
    <w:rsid w:val="00375A5C"/>
    <w:rsid w:val="00375B24"/>
    <w:rsid w:val="00375F2D"/>
    <w:rsid w:val="00380A74"/>
    <w:rsid w:val="003814F8"/>
    <w:rsid w:val="00381B47"/>
    <w:rsid w:val="00381BBA"/>
    <w:rsid w:val="00382871"/>
    <w:rsid w:val="00383510"/>
    <w:rsid w:val="00383657"/>
    <w:rsid w:val="00384436"/>
    <w:rsid w:val="0038582C"/>
    <w:rsid w:val="00386AD3"/>
    <w:rsid w:val="00387D64"/>
    <w:rsid w:val="0039564F"/>
    <w:rsid w:val="003975C3"/>
    <w:rsid w:val="003A1F4E"/>
    <w:rsid w:val="003A236C"/>
    <w:rsid w:val="003A2958"/>
    <w:rsid w:val="003A5ADD"/>
    <w:rsid w:val="003A5F96"/>
    <w:rsid w:val="003A6349"/>
    <w:rsid w:val="003B0A14"/>
    <w:rsid w:val="003B6490"/>
    <w:rsid w:val="003C0D71"/>
    <w:rsid w:val="003C1AD4"/>
    <w:rsid w:val="003C3745"/>
    <w:rsid w:val="003C3F9E"/>
    <w:rsid w:val="003C4407"/>
    <w:rsid w:val="003C5F21"/>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01819"/>
    <w:rsid w:val="00416170"/>
    <w:rsid w:val="00417494"/>
    <w:rsid w:val="00421CC2"/>
    <w:rsid w:val="00426CA0"/>
    <w:rsid w:val="00431004"/>
    <w:rsid w:val="00440FD7"/>
    <w:rsid w:val="0044257E"/>
    <w:rsid w:val="00442B93"/>
    <w:rsid w:val="00444416"/>
    <w:rsid w:val="00451067"/>
    <w:rsid w:val="00454A38"/>
    <w:rsid w:val="004629D5"/>
    <w:rsid w:val="00463662"/>
    <w:rsid w:val="00467C43"/>
    <w:rsid w:val="00471AB6"/>
    <w:rsid w:val="00472017"/>
    <w:rsid w:val="00474B4C"/>
    <w:rsid w:val="0047684B"/>
    <w:rsid w:val="00483AD5"/>
    <w:rsid w:val="004862C0"/>
    <w:rsid w:val="00490A7C"/>
    <w:rsid w:val="00495DB5"/>
    <w:rsid w:val="004A00A9"/>
    <w:rsid w:val="004A30F2"/>
    <w:rsid w:val="004A3E33"/>
    <w:rsid w:val="004A7328"/>
    <w:rsid w:val="004A7F92"/>
    <w:rsid w:val="004B2FEF"/>
    <w:rsid w:val="004B6CC8"/>
    <w:rsid w:val="004C3B64"/>
    <w:rsid w:val="004C3E33"/>
    <w:rsid w:val="004C4596"/>
    <w:rsid w:val="004C49E6"/>
    <w:rsid w:val="004C542E"/>
    <w:rsid w:val="004C74A4"/>
    <w:rsid w:val="004C7BA6"/>
    <w:rsid w:val="004D192A"/>
    <w:rsid w:val="004D44C5"/>
    <w:rsid w:val="004D46ED"/>
    <w:rsid w:val="004D4B7D"/>
    <w:rsid w:val="004D56E0"/>
    <w:rsid w:val="004E1242"/>
    <w:rsid w:val="004E422B"/>
    <w:rsid w:val="004E73CF"/>
    <w:rsid w:val="004F041B"/>
    <w:rsid w:val="004F18C6"/>
    <w:rsid w:val="004F2D7A"/>
    <w:rsid w:val="004F3A96"/>
    <w:rsid w:val="004F79B5"/>
    <w:rsid w:val="0050176B"/>
    <w:rsid w:val="00501D20"/>
    <w:rsid w:val="005036A1"/>
    <w:rsid w:val="00504656"/>
    <w:rsid w:val="005074BE"/>
    <w:rsid w:val="00513416"/>
    <w:rsid w:val="005148EE"/>
    <w:rsid w:val="0051703E"/>
    <w:rsid w:val="005203A9"/>
    <w:rsid w:val="00526525"/>
    <w:rsid w:val="005269F3"/>
    <w:rsid w:val="00527A4C"/>
    <w:rsid w:val="005315B7"/>
    <w:rsid w:val="00531F0F"/>
    <w:rsid w:val="005341A3"/>
    <w:rsid w:val="00536143"/>
    <w:rsid w:val="005374DA"/>
    <w:rsid w:val="00546670"/>
    <w:rsid w:val="0054678C"/>
    <w:rsid w:val="00556A5A"/>
    <w:rsid w:val="00557100"/>
    <w:rsid w:val="005576FF"/>
    <w:rsid w:val="00557885"/>
    <w:rsid w:val="00560AD8"/>
    <w:rsid w:val="005633CE"/>
    <w:rsid w:val="00566640"/>
    <w:rsid w:val="00566854"/>
    <w:rsid w:val="00567D5A"/>
    <w:rsid w:val="0057097C"/>
    <w:rsid w:val="0057517B"/>
    <w:rsid w:val="00577092"/>
    <w:rsid w:val="005774F2"/>
    <w:rsid w:val="00577631"/>
    <w:rsid w:val="00583F33"/>
    <w:rsid w:val="00584FEB"/>
    <w:rsid w:val="00586FA6"/>
    <w:rsid w:val="00590BD2"/>
    <w:rsid w:val="00590EE8"/>
    <w:rsid w:val="005955D1"/>
    <w:rsid w:val="00595DB7"/>
    <w:rsid w:val="005A526D"/>
    <w:rsid w:val="005A70DC"/>
    <w:rsid w:val="005A741E"/>
    <w:rsid w:val="005B4083"/>
    <w:rsid w:val="005B42AE"/>
    <w:rsid w:val="005C1B4C"/>
    <w:rsid w:val="005C2EA8"/>
    <w:rsid w:val="005C32FE"/>
    <w:rsid w:val="005C59A6"/>
    <w:rsid w:val="005D375E"/>
    <w:rsid w:val="005D6097"/>
    <w:rsid w:val="005E0DDC"/>
    <w:rsid w:val="005E154F"/>
    <w:rsid w:val="005E41D3"/>
    <w:rsid w:val="005E5406"/>
    <w:rsid w:val="005E6311"/>
    <w:rsid w:val="005E7762"/>
    <w:rsid w:val="005E7894"/>
    <w:rsid w:val="005F0419"/>
    <w:rsid w:val="005F1220"/>
    <w:rsid w:val="005F1CC6"/>
    <w:rsid w:val="005F29E2"/>
    <w:rsid w:val="005F31C5"/>
    <w:rsid w:val="005F3A59"/>
    <w:rsid w:val="005F7BDB"/>
    <w:rsid w:val="00601579"/>
    <w:rsid w:val="00601B13"/>
    <w:rsid w:val="00606876"/>
    <w:rsid w:val="006113BC"/>
    <w:rsid w:val="00615E0F"/>
    <w:rsid w:val="00616EE6"/>
    <w:rsid w:val="0061725A"/>
    <w:rsid w:val="00621AB0"/>
    <w:rsid w:val="0062324F"/>
    <w:rsid w:val="006239A0"/>
    <w:rsid w:val="00623C44"/>
    <w:rsid w:val="00632E27"/>
    <w:rsid w:val="00633376"/>
    <w:rsid w:val="0063391A"/>
    <w:rsid w:val="006372BA"/>
    <w:rsid w:val="00640D30"/>
    <w:rsid w:val="00641146"/>
    <w:rsid w:val="00641FFD"/>
    <w:rsid w:val="0064218E"/>
    <w:rsid w:val="00646244"/>
    <w:rsid w:val="006528B4"/>
    <w:rsid w:val="00656C6D"/>
    <w:rsid w:val="006629BA"/>
    <w:rsid w:val="00662DC4"/>
    <w:rsid w:val="00671052"/>
    <w:rsid w:val="0067122A"/>
    <w:rsid w:val="00671BA0"/>
    <w:rsid w:val="0067509D"/>
    <w:rsid w:val="00677F3F"/>
    <w:rsid w:val="00680A58"/>
    <w:rsid w:val="0068430C"/>
    <w:rsid w:val="00686A31"/>
    <w:rsid w:val="006921D5"/>
    <w:rsid w:val="00692468"/>
    <w:rsid w:val="0069650E"/>
    <w:rsid w:val="00697258"/>
    <w:rsid w:val="006A1503"/>
    <w:rsid w:val="006A2AE1"/>
    <w:rsid w:val="006A4B48"/>
    <w:rsid w:val="006A526E"/>
    <w:rsid w:val="006A65D7"/>
    <w:rsid w:val="006A6D81"/>
    <w:rsid w:val="006A73C4"/>
    <w:rsid w:val="006B098A"/>
    <w:rsid w:val="006B225B"/>
    <w:rsid w:val="006B2B2A"/>
    <w:rsid w:val="006B450A"/>
    <w:rsid w:val="006C127F"/>
    <w:rsid w:val="006C12D5"/>
    <w:rsid w:val="006C22D8"/>
    <w:rsid w:val="006C2781"/>
    <w:rsid w:val="006C36C8"/>
    <w:rsid w:val="006D302D"/>
    <w:rsid w:val="006D4E51"/>
    <w:rsid w:val="006D7F73"/>
    <w:rsid w:val="006E0B16"/>
    <w:rsid w:val="006E2531"/>
    <w:rsid w:val="006E5462"/>
    <w:rsid w:val="006E5F4B"/>
    <w:rsid w:val="006E7915"/>
    <w:rsid w:val="006F135C"/>
    <w:rsid w:val="006F234B"/>
    <w:rsid w:val="006F5162"/>
    <w:rsid w:val="006F5D6D"/>
    <w:rsid w:val="006F7728"/>
    <w:rsid w:val="0070077A"/>
    <w:rsid w:val="00702258"/>
    <w:rsid w:val="00703C5A"/>
    <w:rsid w:val="00717C70"/>
    <w:rsid w:val="00720CB5"/>
    <w:rsid w:val="00720D08"/>
    <w:rsid w:val="00721E0C"/>
    <w:rsid w:val="007223D1"/>
    <w:rsid w:val="00723147"/>
    <w:rsid w:val="00726010"/>
    <w:rsid w:val="00726539"/>
    <w:rsid w:val="0073211C"/>
    <w:rsid w:val="00733175"/>
    <w:rsid w:val="007331CC"/>
    <w:rsid w:val="00734590"/>
    <w:rsid w:val="00734CCA"/>
    <w:rsid w:val="0073595F"/>
    <w:rsid w:val="00736728"/>
    <w:rsid w:val="00740B35"/>
    <w:rsid w:val="0074205C"/>
    <w:rsid w:val="0074616E"/>
    <w:rsid w:val="007473C7"/>
    <w:rsid w:val="0075056B"/>
    <w:rsid w:val="007547B7"/>
    <w:rsid w:val="00755D94"/>
    <w:rsid w:val="007567AD"/>
    <w:rsid w:val="00756D95"/>
    <w:rsid w:val="0075704C"/>
    <w:rsid w:val="00760E53"/>
    <w:rsid w:val="007618DB"/>
    <w:rsid w:val="00762761"/>
    <w:rsid w:val="007643AE"/>
    <w:rsid w:val="00764564"/>
    <w:rsid w:val="00764891"/>
    <w:rsid w:val="007661B6"/>
    <w:rsid w:val="00766E60"/>
    <w:rsid w:val="007713B1"/>
    <w:rsid w:val="00775DCD"/>
    <w:rsid w:val="00781799"/>
    <w:rsid w:val="0078203C"/>
    <w:rsid w:val="00785262"/>
    <w:rsid w:val="00785D24"/>
    <w:rsid w:val="0079026A"/>
    <w:rsid w:val="007917D4"/>
    <w:rsid w:val="007929AF"/>
    <w:rsid w:val="007945A5"/>
    <w:rsid w:val="007A30CB"/>
    <w:rsid w:val="007A4698"/>
    <w:rsid w:val="007A5329"/>
    <w:rsid w:val="007B0028"/>
    <w:rsid w:val="007B22CD"/>
    <w:rsid w:val="007B2398"/>
    <w:rsid w:val="007B71D8"/>
    <w:rsid w:val="007C078B"/>
    <w:rsid w:val="007C0CC4"/>
    <w:rsid w:val="007C2B3A"/>
    <w:rsid w:val="007C463D"/>
    <w:rsid w:val="007C57F6"/>
    <w:rsid w:val="007C5905"/>
    <w:rsid w:val="007C5C62"/>
    <w:rsid w:val="007C68C8"/>
    <w:rsid w:val="007C7775"/>
    <w:rsid w:val="007D26AC"/>
    <w:rsid w:val="007D582D"/>
    <w:rsid w:val="007E48F7"/>
    <w:rsid w:val="007E6315"/>
    <w:rsid w:val="007E6588"/>
    <w:rsid w:val="007F08FA"/>
    <w:rsid w:val="007F0B50"/>
    <w:rsid w:val="007F0DE4"/>
    <w:rsid w:val="007F371D"/>
    <w:rsid w:val="007F4667"/>
    <w:rsid w:val="007F5074"/>
    <w:rsid w:val="007F558D"/>
    <w:rsid w:val="007F6E4F"/>
    <w:rsid w:val="0080594D"/>
    <w:rsid w:val="008067B8"/>
    <w:rsid w:val="0081015F"/>
    <w:rsid w:val="0081148E"/>
    <w:rsid w:val="008124FE"/>
    <w:rsid w:val="008156ED"/>
    <w:rsid w:val="008164B2"/>
    <w:rsid w:val="008175EE"/>
    <w:rsid w:val="0082006A"/>
    <w:rsid w:val="00821243"/>
    <w:rsid w:val="00825C38"/>
    <w:rsid w:val="00826BB7"/>
    <w:rsid w:val="0083138B"/>
    <w:rsid w:val="008348ED"/>
    <w:rsid w:val="00834ECB"/>
    <w:rsid w:val="0083550D"/>
    <w:rsid w:val="008359D0"/>
    <w:rsid w:val="008422CB"/>
    <w:rsid w:val="00842499"/>
    <w:rsid w:val="00843119"/>
    <w:rsid w:val="00845460"/>
    <w:rsid w:val="00850825"/>
    <w:rsid w:val="00850C56"/>
    <w:rsid w:val="00852C28"/>
    <w:rsid w:val="00860907"/>
    <w:rsid w:val="00861317"/>
    <w:rsid w:val="00862011"/>
    <w:rsid w:val="008855D0"/>
    <w:rsid w:val="00891327"/>
    <w:rsid w:val="00891B14"/>
    <w:rsid w:val="00891BFB"/>
    <w:rsid w:val="008928C4"/>
    <w:rsid w:val="008938F7"/>
    <w:rsid w:val="00893A61"/>
    <w:rsid w:val="008956C7"/>
    <w:rsid w:val="0089631D"/>
    <w:rsid w:val="008A3E4C"/>
    <w:rsid w:val="008A594C"/>
    <w:rsid w:val="008A7BE4"/>
    <w:rsid w:val="008B1715"/>
    <w:rsid w:val="008B1C1A"/>
    <w:rsid w:val="008B26E5"/>
    <w:rsid w:val="008B3E80"/>
    <w:rsid w:val="008C04B6"/>
    <w:rsid w:val="008C5BBF"/>
    <w:rsid w:val="008D2162"/>
    <w:rsid w:val="008D67D3"/>
    <w:rsid w:val="008E058A"/>
    <w:rsid w:val="008E14A1"/>
    <w:rsid w:val="008E5E38"/>
    <w:rsid w:val="008E667E"/>
    <w:rsid w:val="008F1302"/>
    <w:rsid w:val="008F1551"/>
    <w:rsid w:val="008F1FEB"/>
    <w:rsid w:val="008F43C5"/>
    <w:rsid w:val="008F5311"/>
    <w:rsid w:val="009004D0"/>
    <w:rsid w:val="0090312C"/>
    <w:rsid w:val="00905486"/>
    <w:rsid w:val="009068EE"/>
    <w:rsid w:val="00911047"/>
    <w:rsid w:val="00912DAE"/>
    <w:rsid w:val="00912F5F"/>
    <w:rsid w:val="00913CEE"/>
    <w:rsid w:val="009177E8"/>
    <w:rsid w:val="00923725"/>
    <w:rsid w:val="009306DD"/>
    <w:rsid w:val="00931851"/>
    <w:rsid w:val="00933347"/>
    <w:rsid w:val="00935EF0"/>
    <w:rsid w:val="009418DF"/>
    <w:rsid w:val="009418EE"/>
    <w:rsid w:val="009448D9"/>
    <w:rsid w:val="00944982"/>
    <w:rsid w:val="009528CC"/>
    <w:rsid w:val="00961FF8"/>
    <w:rsid w:val="00967815"/>
    <w:rsid w:val="0097104D"/>
    <w:rsid w:val="00971ED6"/>
    <w:rsid w:val="009746DB"/>
    <w:rsid w:val="00974AE2"/>
    <w:rsid w:val="00975B71"/>
    <w:rsid w:val="009760C1"/>
    <w:rsid w:val="009811EB"/>
    <w:rsid w:val="00981FB4"/>
    <w:rsid w:val="0098233A"/>
    <w:rsid w:val="00985123"/>
    <w:rsid w:val="009863B1"/>
    <w:rsid w:val="00986786"/>
    <w:rsid w:val="009875BB"/>
    <w:rsid w:val="00992014"/>
    <w:rsid w:val="00995516"/>
    <w:rsid w:val="009A3180"/>
    <w:rsid w:val="009B2A1F"/>
    <w:rsid w:val="009B40FD"/>
    <w:rsid w:val="009B655E"/>
    <w:rsid w:val="009B7305"/>
    <w:rsid w:val="009C0472"/>
    <w:rsid w:val="009C2744"/>
    <w:rsid w:val="009C2A2C"/>
    <w:rsid w:val="009C2B75"/>
    <w:rsid w:val="009C3747"/>
    <w:rsid w:val="009C5763"/>
    <w:rsid w:val="009C74BD"/>
    <w:rsid w:val="009D3276"/>
    <w:rsid w:val="009D32F4"/>
    <w:rsid w:val="009D3F34"/>
    <w:rsid w:val="009D573D"/>
    <w:rsid w:val="009D5B35"/>
    <w:rsid w:val="009E0986"/>
    <w:rsid w:val="009E3F67"/>
    <w:rsid w:val="009E7BF4"/>
    <w:rsid w:val="009F2E32"/>
    <w:rsid w:val="009F412D"/>
    <w:rsid w:val="009F5E5A"/>
    <w:rsid w:val="009F68FA"/>
    <w:rsid w:val="00A01184"/>
    <w:rsid w:val="00A0293C"/>
    <w:rsid w:val="00A040CB"/>
    <w:rsid w:val="00A041DC"/>
    <w:rsid w:val="00A04987"/>
    <w:rsid w:val="00A061F2"/>
    <w:rsid w:val="00A07C3E"/>
    <w:rsid w:val="00A147FB"/>
    <w:rsid w:val="00A1532F"/>
    <w:rsid w:val="00A1748E"/>
    <w:rsid w:val="00A20221"/>
    <w:rsid w:val="00A20ED8"/>
    <w:rsid w:val="00A24E44"/>
    <w:rsid w:val="00A30121"/>
    <w:rsid w:val="00A309E2"/>
    <w:rsid w:val="00A33FC7"/>
    <w:rsid w:val="00A446E5"/>
    <w:rsid w:val="00A46890"/>
    <w:rsid w:val="00A56B0F"/>
    <w:rsid w:val="00A56E38"/>
    <w:rsid w:val="00A60BA2"/>
    <w:rsid w:val="00A637B1"/>
    <w:rsid w:val="00A63EF5"/>
    <w:rsid w:val="00A665BD"/>
    <w:rsid w:val="00A75E22"/>
    <w:rsid w:val="00A762B6"/>
    <w:rsid w:val="00A7651B"/>
    <w:rsid w:val="00A8304E"/>
    <w:rsid w:val="00A8541E"/>
    <w:rsid w:val="00A86296"/>
    <w:rsid w:val="00A90D84"/>
    <w:rsid w:val="00A90FA1"/>
    <w:rsid w:val="00A93695"/>
    <w:rsid w:val="00AA1F63"/>
    <w:rsid w:val="00AA4D5D"/>
    <w:rsid w:val="00AA756F"/>
    <w:rsid w:val="00AB2769"/>
    <w:rsid w:val="00AB34CA"/>
    <w:rsid w:val="00AB582C"/>
    <w:rsid w:val="00AB62F0"/>
    <w:rsid w:val="00AC3C43"/>
    <w:rsid w:val="00AC4B6A"/>
    <w:rsid w:val="00AC5371"/>
    <w:rsid w:val="00AC596E"/>
    <w:rsid w:val="00AC66ED"/>
    <w:rsid w:val="00AD3B3E"/>
    <w:rsid w:val="00AD7F53"/>
    <w:rsid w:val="00AE5ED7"/>
    <w:rsid w:val="00AE5EE2"/>
    <w:rsid w:val="00AF31D3"/>
    <w:rsid w:val="00AF334A"/>
    <w:rsid w:val="00AF6ABA"/>
    <w:rsid w:val="00B035E3"/>
    <w:rsid w:val="00B05046"/>
    <w:rsid w:val="00B110D4"/>
    <w:rsid w:val="00B1173B"/>
    <w:rsid w:val="00B12E42"/>
    <w:rsid w:val="00B2064F"/>
    <w:rsid w:val="00B2087D"/>
    <w:rsid w:val="00B23565"/>
    <w:rsid w:val="00B23A89"/>
    <w:rsid w:val="00B23FBC"/>
    <w:rsid w:val="00B24130"/>
    <w:rsid w:val="00B25DD5"/>
    <w:rsid w:val="00B277AB"/>
    <w:rsid w:val="00B405E2"/>
    <w:rsid w:val="00B4199C"/>
    <w:rsid w:val="00B4354B"/>
    <w:rsid w:val="00B45AB7"/>
    <w:rsid w:val="00B45B59"/>
    <w:rsid w:val="00B4734A"/>
    <w:rsid w:val="00B4772E"/>
    <w:rsid w:val="00B47BC6"/>
    <w:rsid w:val="00B51081"/>
    <w:rsid w:val="00B576E4"/>
    <w:rsid w:val="00B6249D"/>
    <w:rsid w:val="00B64617"/>
    <w:rsid w:val="00B647F9"/>
    <w:rsid w:val="00B66511"/>
    <w:rsid w:val="00B6662F"/>
    <w:rsid w:val="00B66A1A"/>
    <w:rsid w:val="00B66F11"/>
    <w:rsid w:val="00B727B1"/>
    <w:rsid w:val="00B738D1"/>
    <w:rsid w:val="00B7668A"/>
    <w:rsid w:val="00B77701"/>
    <w:rsid w:val="00B8082A"/>
    <w:rsid w:val="00B81A43"/>
    <w:rsid w:val="00B81AED"/>
    <w:rsid w:val="00B826EE"/>
    <w:rsid w:val="00B840EC"/>
    <w:rsid w:val="00B84456"/>
    <w:rsid w:val="00B91E0D"/>
    <w:rsid w:val="00B938A4"/>
    <w:rsid w:val="00B94CD9"/>
    <w:rsid w:val="00BA6ADD"/>
    <w:rsid w:val="00BA7C5D"/>
    <w:rsid w:val="00BB3B5E"/>
    <w:rsid w:val="00BB43D9"/>
    <w:rsid w:val="00BB58AE"/>
    <w:rsid w:val="00BC076C"/>
    <w:rsid w:val="00BC278A"/>
    <w:rsid w:val="00BC32AE"/>
    <w:rsid w:val="00BC4A35"/>
    <w:rsid w:val="00BC67DF"/>
    <w:rsid w:val="00BC709D"/>
    <w:rsid w:val="00BD1343"/>
    <w:rsid w:val="00BD34A2"/>
    <w:rsid w:val="00BD4D72"/>
    <w:rsid w:val="00BD5AA2"/>
    <w:rsid w:val="00BD5B6A"/>
    <w:rsid w:val="00BE52D9"/>
    <w:rsid w:val="00BE5403"/>
    <w:rsid w:val="00BE5C06"/>
    <w:rsid w:val="00BF2553"/>
    <w:rsid w:val="00BF3591"/>
    <w:rsid w:val="00BF4C5D"/>
    <w:rsid w:val="00C03C81"/>
    <w:rsid w:val="00C059AF"/>
    <w:rsid w:val="00C10A7A"/>
    <w:rsid w:val="00C131AA"/>
    <w:rsid w:val="00C167BD"/>
    <w:rsid w:val="00C16A2D"/>
    <w:rsid w:val="00C1797D"/>
    <w:rsid w:val="00C2008C"/>
    <w:rsid w:val="00C21A7A"/>
    <w:rsid w:val="00C230A2"/>
    <w:rsid w:val="00C26048"/>
    <w:rsid w:val="00C26956"/>
    <w:rsid w:val="00C27DA2"/>
    <w:rsid w:val="00C3304F"/>
    <w:rsid w:val="00C33CBF"/>
    <w:rsid w:val="00C34008"/>
    <w:rsid w:val="00C350ED"/>
    <w:rsid w:val="00C35490"/>
    <w:rsid w:val="00C3554C"/>
    <w:rsid w:val="00C40D43"/>
    <w:rsid w:val="00C428AF"/>
    <w:rsid w:val="00C47111"/>
    <w:rsid w:val="00C4711C"/>
    <w:rsid w:val="00C477CF"/>
    <w:rsid w:val="00C477F1"/>
    <w:rsid w:val="00C47FBF"/>
    <w:rsid w:val="00C50AE1"/>
    <w:rsid w:val="00C51701"/>
    <w:rsid w:val="00C53A14"/>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1A50"/>
    <w:rsid w:val="00C921FD"/>
    <w:rsid w:val="00C94D64"/>
    <w:rsid w:val="00C9582A"/>
    <w:rsid w:val="00C97AB7"/>
    <w:rsid w:val="00CA1760"/>
    <w:rsid w:val="00CA1A1E"/>
    <w:rsid w:val="00CA41A0"/>
    <w:rsid w:val="00CA62E2"/>
    <w:rsid w:val="00CC00A2"/>
    <w:rsid w:val="00CC2312"/>
    <w:rsid w:val="00CC348B"/>
    <w:rsid w:val="00CD1158"/>
    <w:rsid w:val="00CD1FEF"/>
    <w:rsid w:val="00CD350D"/>
    <w:rsid w:val="00CD5B9B"/>
    <w:rsid w:val="00CE09C5"/>
    <w:rsid w:val="00CE4416"/>
    <w:rsid w:val="00CE687C"/>
    <w:rsid w:val="00CE7FEB"/>
    <w:rsid w:val="00CF1225"/>
    <w:rsid w:val="00CF1895"/>
    <w:rsid w:val="00CF2A03"/>
    <w:rsid w:val="00CF3252"/>
    <w:rsid w:val="00CF3BC1"/>
    <w:rsid w:val="00CF5D9B"/>
    <w:rsid w:val="00D00460"/>
    <w:rsid w:val="00D01DFE"/>
    <w:rsid w:val="00D057FC"/>
    <w:rsid w:val="00D10035"/>
    <w:rsid w:val="00D10680"/>
    <w:rsid w:val="00D112BA"/>
    <w:rsid w:val="00D1160D"/>
    <w:rsid w:val="00D1295C"/>
    <w:rsid w:val="00D13566"/>
    <w:rsid w:val="00D173D4"/>
    <w:rsid w:val="00D21CDF"/>
    <w:rsid w:val="00D23AE5"/>
    <w:rsid w:val="00D2402E"/>
    <w:rsid w:val="00D273B6"/>
    <w:rsid w:val="00D3050C"/>
    <w:rsid w:val="00D30B96"/>
    <w:rsid w:val="00D30FCE"/>
    <w:rsid w:val="00D3218A"/>
    <w:rsid w:val="00D3296E"/>
    <w:rsid w:val="00D403E6"/>
    <w:rsid w:val="00D4534E"/>
    <w:rsid w:val="00D462DE"/>
    <w:rsid w:val="00D46889"/>
    <w:rsid w:val="00D5182E"/>
    <w:rsid w:val="00D52F50"/>
    <w:rsid w:val="00D56460"/>
    <w:rsid w:val="00D601C9"/>
    <w:rsid w:val="00D63FB4"/>
    <w:rsid w:val="00D67141"/>
    <w:rsid w:val="00D679EB"/>
    <w:rsid w:val="00D7445A"/>
    <w:rsid w:val="00D747AD"/>
    <w:rsid w:val="00D75476"/>
    <w:rsid w:val="00D80E07"/>
    <w:rsid w:val="00D84E5B"/>
    <w:rsid w:val="00D86AE9"/>
    <w:rsid w:val="00D901B3"/>
    <w:rsid w:val="00D90995"/>
    <w:rsid w:val="00D910B9"/>
    <w:rsid w:val="00D918BC"/>
    <w:rsid w:val="00D91977"/>
    <w:rsid w:val="00D91D52"/>
    <w:rsid w:val="00D945ED"/>
    <w:rsid w:val="00D95D1E"/>
    <w:rsid w:val="00D96D5F"/>
    <w:rsid w:val="00D97F67"/>
    <w:rsid w:val="00DA1747"/>
    <w:rsid w:val="00DA18F2"/>
    <w:rsid w:val="00DA7721"/>
    <w:rsid w:val="00DB0FE8"/>
    <w:rsid w:val="00DB1F07"/>
    <w:rsid w:val="00DB2A1E"/>
    <w:rsid w:val="00DB2B10"/>
    <w:rsid w:val="00DB5F57"/>
    <w:rsid w:val="00DB650E"/>
    <w:rsid w:val="00DB6515"/>
    <w:rsid w:val="00DB6C22"/>
    <w:rsid w:val="00DC2AA1"/>
    <w:rsid w:val="00DC2D35"/>
    <w:rsid w:val="00DC3A8A"/>
    <w:rsid w:val="00DD2A53"/>
    <w:rsid w:val="00DD651D"/>
    <w:rsid w:val="00DE25CA"/>
    <w:rsid w:val="00DE4193"/>
    <w:rsid w:val="00DE57C3"/>
    <w:rsid w:val="00DE740A"/>
    <w:rsid w:val="00DF2741"/>
    <w:rsid w:val="00DF2C69"/>
    <w:rsid w:val="00DF3D11"/>
    <w:rsid w:val="00E01471"/>
    <w:rsid w:val="00E0269D"/>
    <w:rsid w:val="00E027A3"/>
    <w:rsid w:val="00E05768"/>
    <w:rsid w:val="00E06727"/>
    <w:rsid w:val="00E10488"/>
    <w:rsid w:val="00E11460"/>
    <w:rsid w:val="00E12B42"/>
    <w:rsid w:val="00E12C1D"/>
    <w:rsid w:val="00E210BD"/>
    <w:rsid w:val="00E23CE2"/>
    <w:rsid w:val="00E244FB"/>
    <w:rsid w:val="00E279E2"/>
    <w:rsid w:val="00E31FA3"/>
    <w:rsid w:val="00E41128"/>
    <w:rsid w:val="00E415E4"/>
    <w:rsid w:val="00E417FB"/>
    <w:rsid w:val="00E47103"/>
    <w:rsid w:val="00E516AF"/>
    <w:rsid w:val="00E51FD1"/>
    <w:rsid w:val="00E52159"/>
    <w:rsid w:val="00E53121"/>
    <w:rsid w:val="00E53F63"/>
    <w:rsid w:val="00E54EF4"/>
    <w:rsid w:val="00E55CC3"/>
    <w:rsid w:val="00E56CF6"/>
    <w:rsid w:val="00E56E40"/>
    <w:rsid w:val="00E573F2"/>
    <w:rsid w:val="00E6085E"/>
    <w:rsid w:val="00E62847"/>
    <w:rsid w:val="00E64263"/>
    <w:rsid w:val="00E6492B"/>
    <w:rsid w:val="00E64DEC"/>
    <w:rsid w:val="00E653F7"/>
    <w:rsid w:val="00E70745"/>
    <w:rsid w:val="00E716B3"/>
    <w:rsid w:val="00E71AE7"/>
    <w:rsid w:val="00E730B6"/>
    <w:rsid w:val="00E749D2"/>
    <w:rsid w:val="00E75BC9"/>
    <w:rsid w:val="00E76E7E"/>
    <w:rsid w:val="00E772EF"/>
    <w:rsid w:val="00E772FD"/>
    <w:rsid w:val="00E80848"/>
    <w:rsid w:val="00E80DA4"/>
    <w:rsid w:val="00E820BC"/>
    <w:rsid w:val="00E85360"/>
    <w:rsid w:val="00E86124"/>
    <w:rsid w:val="00E87294"/>
    <w:rsid w:val="00E90A62"/>
    <w:rsid w:val="00E91AE1"/>
    <w:rsid w:val="00E9227B"/>
    <w:rsid w:val="00E92990"/>
    <w:rsid w:val="00E95050"/>
    <w:rsid w:val="00E97276"/>
    <w:rsid w:val="00E97471"/>
    <w:rsid w:val="00E97A5F"/>
    <w:rsid w:val="00EA1E0D"/>
    <w:rsid w:val="00EA6099"/>
    <w:rsid w:val="00EB1514"/>
    <w:rsid w:val="00EB5081"/>
    <w:rsid w:val="00EB6882"/>
    <w:rsid w:val="00EB6ACF"/>
    <w:rsid w:val="00EB7073"/>
    <w:rsid w:val="00EC275F"/>
    <w:rsid w:val="00ED19A7"/>
    <w:rsid w:val="00EE3A1A"/>
    <w:rsid w:val="00EE7D3D"/>
    <w:rsid w:val="00EF4B19"/>
    <w:rsid w:val="00F0474D"/>
    <w:rsid w:val="00F13970"/>
    <w:rsid w:val="00F15B51"/>
    <w:rsid w:val="00F15EFC"/>
    <w:rsid w:val="00F16BBF"/>
    <w:rsid w:val="00F17678"/>
    <w:rsid w:val="00F214DF"/>
    <w:rsid w:val="00F24554"/>
    <w:rsid w:val="00F261E3"/>
    <w:rsid w:val="00F368C6"/>
    <w:rsid w:val="00F426D5"/>
    <w:rsid w:val="00F45E57"/>
    <w:rsid w:val="00F46B87"/>
    <w:rsid w:val="00F47BE9"/>
    <w:rsid w:val="00F51090"/>
    <w:rsid w:val="00F52068"/>
    <w:rsid w:val="00F529EF"/>
    <w:rsid w:val="00F54520"/>
    <w:rsid w:val="00F627BA"/>
    <w:rsid w:val="00F71DE8"/>
    <w:rsid w:val="00F7226B"/>
    <w:rsid w:val="00F7283A"/>
    <w:rsid w:val="00F74312"/>
    <w:rsid w:val="00F749DD"/>
    <w:rsid w:val="00F861AC"/>
    <w:rsid w:val="00F86CED"/>
    <w:rsid w:val="00F934D3"/>
    <w:rsid w:val="00F95169"/>
    <w:rsid w:val="00FA1AE3"/>
    <w:rsid w:val="00FA4A1A"/>
    <w:rsid w:val="00FA5956"/>
    <w:rsid w:val="00FA6ED8"/>
    <w:rsid w:val="00FA6F7D"/>
    <w:rsid w:val="00FB340C"/>
    <w:rsid w:val="00FB3B27"/>
    <w:rsid w:val="00FB7B63"/>
    <w:rsid w:val="00FC2B4D"/>
    <w:rsid w:val="00FC5CD9"/>
    <w:rsid w:val="00FC6135"/>
    <w:rsid w:val="00FC7069"/>
    <w:rsid w:val="00FD094E"/>
    <w:rsid w:val="00FD4ECE"/>
    <w:rsid w:val="00FD5F0C"/>
    <w:rsid w:val="00FE074E"/>
    <w:rsid w:val="00FE2E58"/>
    <w:rsid w:val="00FE5A8A"/>
    <w:rsid w:val="00FE66B9"/>
    <w:rsid w:val="00FE6C15"/>
    <w:rsid w:val="00FE7B44"/>
    <w:rsid w:val="00FF0E0A"/>
    <w:rsid w:val="00FF104E"/>
    <w:rsid w:val="00FF4B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journal.uin-suska.ac.id/index.php/Kutubkhanah/article/view/2547" TargetMode="External"/><Relationship Id="rId18" Type="http://schemas.openxmlformats.org/officeDocument/2006/relationships/hyperlink" Target="https://www.researchgate.net/profile/Hasan-Baharun/publication/326173469_DESENTRALISASI_DAN_IMPLIKASINYA_TERHADAP_PENGEMBANGAN_SISTEM_PENDIDIKAN_ISLAM/links/5b3c54feaca27207850a927b/DESENTRALISASI-DAN-IMPLIKASINYA-TERHADAP-PENGEMBANGAN-SISTEM-PENDIDIKAN-ISLAM.pdf" TargetMode="External"/><Relationship Id="rId26" Type="http://schemas.openxmlformats.org/officeDocument/2006/relationships/hyperlink" Target="https://doi.org/10.1080/02568543.2019.1577773" TargetMode="External"/><Relationship Id="rId39" Type="http://schemas.openxmlformats.org/officeDocument/2006/relationships/hyperlink" Target="https://jurnal.untirta.ac.id/index.php/JAWARA/article/view/11611/7400" TargetMode="External"/><Relationship Id="rId21" Type="http://schemas.openxmlformats.org/officeDocument/2006/relationships/hyperlink" Target="https://media.neliti.com/media/publications/73663-ID-pengaruh-iklim-kerja-terhadap-kinerja-gu.pdf" TargetMode="External"/><Relationship Id="rId34" Type="http://schemas.openxmlformats.org/officeDocument/2006/relationships/hyperlink" Target="https://doi.org/10.52690/jswse.v3i2.286" TargetMode="External"/><Relationship Id="rId42" Type="http://schemas.openxmlformats.org/officeDocument/2006/relationships/hyperlink" Target="https://doi.org/10.24252/idaarah.v4i2.16740" TargetMode="External"/><Relationship Id="rId47" Type="http://schemas.openxmlformats.org/officeDocument/2006/relationships/hyperlink" Target="https://doi.org/10.32529/glasser.v6i1.1481" TargetMode="External"/><Relationship Id="rId50" Type="http://schemas.openxmlformats.org/officeDocument/2006/relationships/hyperlink" Target="http://www.ijsshe.com/index.php/ijsshe/article/view/53" TargetMode="External"/><Relationship Id="rId55" Type="http://schemas.openxmlformats.org/officeDocument/2006/relationships/hyperlink" Target="https://doi.org/10.56324/al-musannif.v2i1.36"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printslib.ummgl.ac.id/3674" TargetMode="External"/><Relationship Id="rId20" Type="http://schemas.openxmlformats.org/officeDocument/2006/relationships/hyperlink" Target="https://ideas.repec.org/h/pkk/meb019/35-42.html" TargetMode="External"/><Relationship Id="rId29" Type="http://schemas.openxmlformats.org/officeDocument/2006/relationships/hyperlink" Target="https://jurnal-stiepari.ac.id/index.php/pustaka/article/view/359" TargetMode="External"/><Relationship Id="rId41" Type="http://schemas.openxmlformats.org/officeDocument/2006/relationships/hyperlink" Target="http://eprints.uny.ac.id/65454" TargetMode="External"/><Relationship Id="rId54" Type="http://schemas.openxmlformats.org/officeDocument/2006/relationships/hyperlink" Target="https://doi.org/10.24090/jk.v10i1.7698"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324/al-musannif.v2i2.46" TargetMode="External"/><Relationship Id="rId24" Type="http://schemas.openxmlformats.org/officeDocument/2006/relationships/hyperlink" Target="https://doi.org/10.31004/basicedu.v4i2.381" TargetMode="External"/><Relationship Id="rId32" Type="http://schemas.openxmlformats.org/officeDocument/2006/relationships/hyperlink" Target="https://doi.org/10.55799/jalr.v13i01.11" TargetMode="External"/><Relationship Id="rId37" Type="http://schemas.openxmlformats.org/officeDocument/2006/relationships/hyperlink" Target="https://ejournal.uin-suska.ac.id/index.php/AL-USWAH/article/view/6680" TargetMode="External"/><Relationship Id="rId40" Type="http://schemas.openxmlformats.org/officeDocument/2006/relationships/hyperlink" Target="https://doi.org/10.51178/ce.v1i1.24" TargetMode="External"/><Relationship Id="rId45" Type="http://schemas.openxmlformats.org/officeDocument/2006/relationships/hyperlink" Target="https://doi.org/10.37606/publik.v9i1.277" TargetMode="External"/><Relationship Id="rId53" Type="http://schemas.openxmlformats.org/officeDocument/2006/relationships/hyperlink" Target="https://doi.org/10.47006/er.v4i1.8112"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6339/jaspt.v1i2.80" TargetMode="External"/><Relationship Id="rId23" Type="http://schemas.openxmlformats.org/officeDocument/2006/relationships/hyperlink" Target="http://dx.doi.org/10.31942/mgs.v10i1.2714" TargetMode="External"/><Relationship Id="rId28" Type="http://schemas.openxmlformats.org/officeDocument/2006/relationships/hyperlink" Target="https://doi.org/10.54371/jiepp.v2i2.221" TargetMode="External"/><Relationship Id="rId36" Type="http://schemas.openxmlformats.org/officeDocument/2006/relationships/hyperlink" Target="https://ejournal.uin-suska.ac.id/index.php/AL-USWAH/article/view/6680" TargetMode="External"/><Relationship Id="rId49" Type="http://schemas.openxmlformats.org/officeDocument/2006/relationships/hyperlink" Target="https://stp-mataram.e-journal.id/JIP/article/view/536" TargetMode="Externa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hyperlink" Target="https://doi.org/10.1016/0738-0593(94)00023-I" TargetMode="External"/><Relationship Id="rId19" Type="http://schemas.openxmlformats.org/officeDocument/2006/relationships/hyperlink" Target="https://ejournal.upg45ntt.ac.id/ciencias/article/view/33" TargetMode="External"/><Relationship Id="rId31" Type="http://schemas.openxmlformats.org/officeDocument/2006/relationships/hyperlink" Target="https://ejournal.staindirundeng.ac.id/index.php/tadib/article/view/113" TargetMode="External"/><Relationship Id="rId44" Type="http://schemas.openxmlformats.org/officeDocument/2006/relationships/hyperlink" Target="https://doi.org/10.31004/edukatif.v3i5.779" TargetMode="External"/><Relationship Id="rId52" Type="http://schemas.openxmlformats.org/officeDocument/2006/relationships/hyperlink" Target="https://journal.universitaspahlawan.ac.id/index.php/jpdk/article/view/6161"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56324/al-musannif.v3i1.45" TargetMode="External"/><Relationship Id="rId22" Type="http://schemas.openxmlformats.org/officeDocument/2006/relationships/hyperlink" Target="https://doi.org/10.32478/evaluasi.v1i2.72" TargetMode="External"/><Relationship Id="rId27" Type="http://schemas.openxmlformats.org/officeDocument/2006/relationships/hyperlink" Target="https://doi.org/10.1177/17411432211015228" TargetMode="External"/><Relationship Id="rId30" Type="http://schemas.openxmlformats.org/officeDocument/2006/relationships/hyperlink" Target="https://doi.org/10.24042/tadris.v5i1.5391" TargetMode="External"/><Relationship Id="rId35" Type="http://schemas.openxmlformats.org/officeDocument/2006/relationships/hyperlink" Target="https://archive.aessweb.com/index.php/5004/article/view/2814" TargetMode="External"/><Relationship Id="rId43" Type="http://schemas.openxmlformats.org/officeDocument/2006/relationships/hyperlink" Target="https://doi.org/10.47766/idarah.v5i2.147" TargetMode="External"/><Relationship Id="rId48" Type="http://schemas.openxmlformats.org/officeDocument/2006/relationships/hyperlink" Target="https://journal.staidenpasar.ac.id/index.php/wb/article/view/29"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ejournal.bsi.ac.id/ejurnal/index.php/cakrawala/article/view/4347" TargetMode="External"/><Relationship Id="rId3" Type="http://schemas.openxmlformats.org/officeDocument/2006/relationships/styles" Target="styles.xml"/><Relationship Id="rId12" Type="http://schemas.openxmlformats.org/officeDocument/2006/relationships/hyperlink" Target="https://e-journal.faiuim.ac.id/index.php/ninestar-education/article/view/38" TargetMode="External"/><Relationship Id="rId17" Type="http://schemas.openxmlformats.org/officeDocument/2006/relationships/hyperlink" Target="https://doi.org/10.18844/cjes.v16i2.5634" TargetMode="External"/><Relationship Id="rId25" Type="http://schemas.openxmlformats.org/officeDocument/2006/relationships/hyperlink" Target="https://doi.org/10.29040/jiei.v7i1.2228" TargetMode="External"/><Relationship Id="rId33" Type="http://schemas.openxmlformats.org/officeDocument/2006/relationships/hyperlink" Target="https://doi.org/10.31538/ndh.v5i3.963" TargetMode="External"/><Relationship Id="rId38" Type="http://schemas.openxmlformats.org/officeDocument/2006/relationships/hyperlink" Target="https://doi.org/10.31933/jemsi.v3i3.817" TargetMode="External"/><Relationship Id="rId46" Type="http://schemas.openxmlformats.org/officeDocument/2006/relationships/hyperlink" Target="https://doi.org/10.21274/taalum.2013.1.2.195-204" TargetMode="External"/><Relationship Id="rId59"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1.76"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4</Pages>
  <Words>17294</Words>
  <Characters>9857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563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41</cp:revision>
  <cp:lastPrinted>2018-06-30T04:36:00Z</cp:lastPrinted>
  <dcterms:created xsi:type="dcterms:W3CDTF">2023-05-21T09:18:00Z</dcterms:created>
  <dcterms:modified xsi:type="dcterms:W3CDTF">2023-05-25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